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DDB9A7A" w:rsidR="002B33A9" w:rsidRPr="00F326B1" w:rsidRDefault="002B33A9" w:rsidP="002B33A9">
      <w:pPr>
        <w:spacing w:after="0" w:line="240" w:lineRule="auto"/>
        <w:rPr>
          <w:rStyle w:val="cf01"/>
          <w:rFonts w:asciiTheme="minorHAnsi" w:hAnsiTheme="minorHAnsi" w:cstheme="minorHAnsi"/>
          <w:b/>
          <w:bCs/>
          <w:sz w:val="28"/>
          <w:szCs w:val="28"/>
        </w:rPr>
      </w:pPr>
      <w:r w:rsidRPr="00F326B1">
        <w:rPr>
          <w:rStyle w:val="cf01"/>
          <w:rFonts w:asciiTheme="minorHAnsi" w:hAnsiTheme="minorHAnsi" w:cstheme="minorHAnsi"/>
          <w:b/>
          <w:bCs/>
          <w:sz w:val="28"/>
          <w:szCs w:val="28"/>
        </w:rPr>
        <w:t xml:space="preserve">Using </w:t>
      </w:r>
      <w:r w:rsidR="003E7F4A" w:rsidRPr="00F326B1">
        <w:rPr>
          <w:rStyle w:val="cf01"/>
          <w:rFonts w:asciiTheme="minorHAnsi" w:hAnsiTheme="minorHAnsi" w:cstheme="minorHAnsi"/>
          <w:b/>
          <w:bCs/>
          <w:sz w:val="28"/>
          <w:szCs w:val="28"/>
        </w:rPr>
        <w:t>Ma</w:t>
      </w:r>
      <w:r w:rsidRPr="00F326B1">
        <w:rPr>
          <w:rStyle w:val="cf01"/>
          <w:rFonts w:asciiTheme="minorHAnsi" w:hAnsiTheme="minorHAnsi" w:cstheme="minorHAnsi"/>
          <w:b/>
          <w:bCs/>
          <w:sz w:val="28"/>
          <w:szCs w:val="28"/>
        </w:rPr>
        <w:t xml:space="preserve">chine </w:t>
      </w:r>
      <w:r w:rsidR="003E7F4A" w:rsidRPr="00F326B1">
        <w:rPr>
          <w:rStyle w:val="cf01"/>
          <w:rFonts w:asciiTheme="minorHAnsi" w:hAnsiTheme="minorHAnsi" w:cstheme="minorHAnsi"/>
          <w:b/>
          <w:bCs/>
          <w:sz w:val="28"/>
          <w:szCs w:val="28"/>
        </w:rPr>
        <w:t>L</w:t>
      </w:r>
      <w:r w:rsidRPr="00F326B1">
        <w:rPr>
          <w:rStyle w:val="cf01"/>
          <w:rFonts w:asciiTheme="minorHAnsi" w:hAnsiTheme="minorHAnsi" w:cstheme="minorHAnsi"/>
          <w:b/>
          <w:bCs/>
          <w:sz w:val="28"/>
          <w:szCs w:val="28"/>
        </w:rPr>
        <w:t xml:space="preserve">earning to </w:t>
      </w:r>
      <w:r w:rsidR="003E7F4A" w:rsidRPr="00F326B1">
        <w:rPr>
          <w:rStyle w:val="cf01"/>
          <w:rFonts w:asciiTheme="minorHAnsi" w:hAnsiTheme="minorHAnsi" w:cstheme="minorHAnsi"/>
          <w:b/>
          <w:bCs/>
          <w:sz w:val="28"/>
          <w:szCs w:val="28"/>
        </w:rPr>
        <w:t>M</w:t>
      </w:r>
      <w:r w:rsidRPr="00F326B1">
        <w:rPr>
          <w:rStyle w:val="cf01"/>
          <w:rFonts w:asciiTheme="minorHAnsi" w:hAnsiTheme="minorHAnsi" w:cstheme="minorHAnsi"/>
          <w:b/>
          <w:bCs/>
          <w:sz w:val="28"/>
          <w:szCs w:val="28"/>
        </w:rPr>
        <w:t xml:space="preserve">easure </w:t>
      </w:r>
      <w:r w:rsidR="003E7F4A" w:rsidRPr="00F326B1">
        <w:rPr>
          <w:rStyle w:val="cf01"/>
          <w:rFonts w:asciiTheme="minorHAnsi" w:hAnsiTheme="minorHAnsi" w:cstheme="minorHAnsi"/>
          <w:b/>
          <w:bCs/>
          <w:sz w:val="28"/>
          <w:szCs w:val="28"/>
        </w:rPr>
        <w:t>C</w:t>
      </w:r>
      <w:r w:rsidRPr="00F326B1">
        <w:rPr>
          <w:rStyle w:val="cf01"/>
          <w:rFonts w:asciiTheme="minorHAnsi" w:hAnsiTheme="minorHAnsi" w:cstheme="minorHAnsi"/>
          <w:b/>
          <w:bCs/>
          <w:sz w:val="28"/>
          <w:szCs w:val="28"/>
        </w:rPr>
        <w:t xml:space="preserve">hanges in </w:t>
      </w:r>
      <w:r w:rsidR="003E7F4A" w:rsidRPr="00F326B1">
        <w:rPr>
          <w:rStyle w:val="cf01"/>
          <w:rFonts w:asciiTheme="minorHAnsi" w:hAnsiTheme="minorHAnsi" w:cstheme="minorHAnsi"/>
          <w:b/>
          <w:bCs/>
          <w:sz w:val="28"/>
          <w:szCs w:val="28"/>
        </w:rPr>
        <w:t>I</w:t>
      </w:r>
      <w:r w:rsidRPr="00F326B1">
        <w:rPr>
          <w:rStyle w:val="cf01"/>
          <w:rFonts w:asciiTheme="minorHAnsi" w:hAnsiTheme="minorHAnsi" w:cstheme="minorHAnsi"/>
          <w:b/>
          <w:bCs/>
          <w:sz w:val="28"/>
          <w:szCs w:val="28"/>
        </w:rPr>
        <w:t xml:space="preserve">mmunity in the </w:t>
      </w:r>
      <w:r w:rsidR="003E7F4A" w:rsidRPr="00F326B1">
        <w:rPr>
          <w:rStyle w:val="cf01"/>
          <w:rFonts w:asciiTheme="minorHAnsi" w:hAnsiTheme="minorHAnsi" w:cstheme="minorHAnsi"/>
          <w:b/>
          <w:bCs/>
          <w:sz w:val="28"/>
          <w:szCs w:val="28"/>
        </w:rPr>
        <w:t>F</w:t>
      </w:r>
      <w:r w:rsidRPr="00F326B1">
        <w:rPr>
          <w:rStyle w:val="cf01"/>
          <w:rFonts w:asciiTheme="minorHAnsi" w:hAnsiTheme="minorHAnsi" w:cstheme="minorHAnsi"/>
          <w:b/>
          <w:bCs/>
          <w:sz w:val="28"/>
          <w:szCs w:val="28"/>
        </w:rPr>
        <w:t xml:space="preserve">all </w:t>
      </w:r>
      <w:r w:rsidR="003E7F4A" w:rsidRPr="00F326B1">
        <w:rPr>
          <w:rStyle w:val="cf01"/>
          <w:rFonts w:asciiTheme="minorHAnsi" w:hAnsiTheme="minorHAnsi" w:cstheme="minorHAnsi"/>
          <w:b/>
          <w:bCs/>
          <w:sz w:val="28"/>
          <w:szCs w:val="28"/>
        </w:rPr>
        <w:t>A</w:t>
      </w:r>
      <w:r w:rsidRPr="00F326B1">
        <w:rPr>
          <w:rStyle w:val="cf01"/>
          <w:rFonts w:asciiTheme="minorHAnsi" w:hAnsiTheme="minorHAnsi" w:cstheme="minorHAnsi"/>
          <w:b/>
          <w:bCs/>
          <w:sz w:val="28"/>
          <w:szCs w:val="28"/>
        </w:rPr>
        <w:t xml:space="preserve">rmyworm at </w:t>
      </w:r>
      <w:r w:rsidR="003E7F4A" w:rsidRPr="00F326B1">
        <w:rPr>
          <w:rStyle w:val="cf01"/>
          <w:rFonts w:asciiTheme="minorHAnsi" w:hAnsiTheme="minorHAnsi" w:cstheme="minorHAnsi"/>
          <w:b/>
          <w:bCs/>
          <w:sz w:val="28"/>
          <w:szCs w:val="28"/>
        </w:rPr>
        <w:t>V</w:t>
      </w:r>
      <w:r w:rsidRPr="00F326B1">
        <w:rPr>
          <w:rStyle w:val="cf01"/>
          <w:rFonts w:asciiTheme="minorHAnsi" w:hAnsiTheme="minorHAnsi" w:cstheme="minorHAnsi"/>
          <w:b/>
          <w:bCs/>
          <w:sz w:val="28"/>
          <w:szCs w:val="28"/>
        </w:rPr>
        <w:t xml:space="preserve">arying </w:t>
      </w:r>
      <w:r w:rsidR="003E7F4A" w:rsidRPr="00F326B1">
        <w:rPr>
          <w:rStyle w:val="cf01"/>
          <w:rFonts w:asciiTheme="minorHAnsi" w:hAnsiTheme="minorHAnsi" w:cstheme="minorHAnsi"/>
          <w:b/>
          <w:bCs/>
          <w:sz w:val="28"/>
          <w:szCs w:val="28"/>
        </w:rPr>
        <w:t>T</w:t>
      </w:r>
      <w:r w:rsidR="006B7BAA" w:rsidRPr="00F326B1">
        <w:rPr>
          <w:rStyle w:val="cf01"/>
          <w:rFonts w:asciiTheme="minorHAnsi" w:hAnsiTheme="minorHAnsi" w:cstheme="minorHAnsi"/>
          <w:b/>
          <w:bCs/>
          <w:sz w:val="28"/>
          <w:szCs w:val="28"/>
        </w:rPr>
        <w:t>emperatures</w:t>
      </w:r>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158518E3"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w:t>
      </w:r>
      <w:r w:rsidR="00DC373F">
        <w:rPr>
          <w:rFonts w:cstheme="minorHAnsi"/>
        </w:rPr>
        <w:t>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ers all over the globe. With the recent spread to Africa and Asia, the need for understanding the best form of biocontrol is at an all time high. While viruses </w:t>
      </w:r>
      <w:r w:rsidR="00DC373F">
        <w:rPr>
          <w:rFonts w:cstheme="minorHAnsi"/>
        </w:rPr>
        <w:t>are often used in controlling insect pests, not much is known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 xml:space="preserve">current methods on measuring immune response requires </w:t>
      </w:r>
      <w:r w:rsidR="00C239F1">
        <w:rPr>
          <w:rFonts w:cstheme="minorHAnsi"/>
        </w:rPr>
        <w:t xml:space="preserve">the manual counting of insect immune cells, requiring large amounts of time on the researchers part. Her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 We also rear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and infect them with virus every generation, allowing the survivors to reproduce. Hemocytes were extracted by cutting the fourth proleg and mixed with anticoagulant for use in photographing on a hemocytometer. Of the algorithms compared, YOLOV8 was the most accurate and the quickest to train. Counts tended to be fairly accurate and predicted that 26 populations had more</w:t>
      </w:r>
      <w:r w:rsidR="00A22266">
        <w:rPr>
          <w:rFonts w:cstheme="minorHAnsi"/>
        </w:rPr>
        <w:t xml:space="preserve"> immune response</w:t>
      </w:r>
      <w:r w:rsidR="00D7244A">
        <w:rPr>
          <w:rFonts w:cstheme="minorHAnsi"/>
        </w:rPr>
        <w:t xml:space="preserve"> in control populations that were infected and in the coevolved population that was not exposed to virus. The </w:t>
      </w:r>
      <w:r w:rsidR="00A22266">
        <w:rPr>
          <w:rFonts w:cstheme="minorHAnsi"/>
        </w:rPr>
        <w:t xml:space="preserve">coevolved populations that were infected showed no significant difference in immune response when comparing temperatures. This new development will drastically speed up the process of measuring insect immune response and open the door for further research to be done 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74B22B4" w14:textId="4796F70E" w:rsidR="00965709" w:rsidRPr="00F326B1" w:rsidRDefault="00965709" w:rsidP="00A25D51">
      <w:pPr>
        <w:spacing w:line="240" w:lineRule="auto"/>
        <w:ind w:firstLine="360"/>
        <w:rPr>
          <w:rFonts w:cstheme="minorHAnsi"/>
        </w:rPr>
      </w:pPr>
      <w:r w:rsidRPr="00F326B1">
        <w:rPr>
          <w:rFonts w:cstheme="minorHAnsi"/>
        </w:rPr>
        <w:t xml:space="preserve">An insect’s primary immune response against small viral particles is the use of hemocytes. </w:t>
      </w:r>
      <w:r w:rsidR="00623669" w:rsidRPr="00F326B1">
        <w:rPr>
          <w:rFonts w:cstheme="minorHAnsi"/>
        </w:rPr>
        <w:t>Hemocytes’</w:t>
      </w:r>
      <w:r w:rsidRPr="00F326B1">
        <w:rPr>
          <w:rFonts w:cstheme="minorHAnsi"/>
        </w:rPr>
        <w:t xml:space="preserve"> primary function is to phagocytize or </w:t>
      </w:r>
      <w:r w:rsidR="008A307B" w:rsidRPr="00F326B1">
        <w:rPr>
          <w:rFonts w:cstheme="minorHAnsi"/>
        </w:rPr>
        <w:t xml:space="preserve">release enzymes to help fight off invading </w:t>
      </w:r>
      <w:r w:rsidRPr="00F326B1">
        <w:rPr>
          <w:rFonts w:cstheme="minorHAnsi"/>
        </w:rPr>
        <w:t>small foreign object</w:t>
      </w:r>
      <w:r w:rsidR="008A307B" w:rsidRPr="00F326B1">
        <w:rPr>
          <w:rFonts w:cstheme="minorHAnsi"/>
        </w:rPr>
        <w:t>s</w:t>
      </w:r>
      <w:r w:rsidRPr="00F326B1">
        <w:rPr>
          <w:rFonts w:cstheme="minorHAnsi"/>
        </w:rPr>
        <w:t xml:space="preserve"> within the host’s body. </w:t>
      </w:r>
      <w:r w:rsidR="008A307B" w:rsidRPr="00F326B1">
        <w:rPr>
          <w:rFonts w:cstheme="minorHAnsi"/>
        </w:rPr>
        <w:t xml:space="preserve">In lepidopteran species like the fall armyworm, multiple uniquely shaped hemocytes are found to aid in immune response (Lavine and Strand, 2002).  </w:t>
      </w:r>
      <w:r w:rsidRPr="00F326B1">
        <w:rPr>
          <w:rFonts w:cstheme="minorHAnsi"/>
        </w:rPr>
        <w:t xml:space="preserve">Hemocyte counting is a vital step in understanding how the immune system of the fall armyworm and other arthropod species react to pathogens. When </w:t>
      </w:r>
      <w:r w:rsidR="00527F8A" w:rsidRPr="00F326B1">
        <w:rPr>
          <w:rFonts w:cstheme="minorHAnsi"/>
        </w:rPr>
        <w:t xml:space="preserve">insects </w:t>
      </w:r>
      <w:r w:rsidR="004A355C" w:rsidRPr="00F326B1">
        <w:rPr>
          <w:rFonts w:cstheme="minorHAnsi"/>
        </w:rPr>
        <w:t xml:space="preserve">are infected with a pathogen, hemocyte numbers are usually lower than healthier individuals </w:t>
      </w:r>
      <w:r w:rsidRPr="00F326B1">
        <w:rPr>
          <w:rFonts w:cstheme="minorHAnsi"/>
        </w:rPr>
        <w:t>(</w:t>
      </w:r>
      <w:proofErr w:type="spellStart"/>
      <w:r w:rsidRPr="00F326B1">
        <w:rPr>
          <w:rFonts w:cstheme="minorHAnsi"/>
        </w:rPr>
        <w:t>Smilanich</w:t>
      </w:r>
      <w:proofErr w:type="spellEnd"/>
      <w:r w:rsidRPr="00F326B1">
        <w:rPr>
          <w:rFonts w:cstheme="minorHAnsi"/>
        </w:rPr>
        <w:t xml:space="preserve"> et al., 2018)</w:t>
      </w:r>
      <w:r w:rsidR="004A355C" w:rsidRPr="00F326B1">
        <w:rPr>
          <w:rFonts w:cstheme="minorHAnsi"/>
        </w:rPr>
        <w:t>. Additionally, hosts infected with high</w:t>
      </w:r>
      <w:r w:rsidR="00D329CD" w:rsidRPr="00F326B1">
        <w:rPr>
          <w:rFonts w:cstheme="minorHAnsi"/>
        </w:rPr>
        <w:t>er</w:t>
      </w:r>
      <w:r w:rsidR="004A355C" w:rsidRPr="00F326B1">
        <w:rPr>
          <w:rFonts w:cstheme="minorHAnsi"/>
        </w:rPr>
        <w:t xml:space="preserve"> viral concentrations are expected to have </w:t>
      </w:r>
      <w:r w:rsidR="00D329CD" w:rsidRPr="00F326B1">
        <w:rPr>
          <w:rFonts w:cstheme="minorHAnsi"/>
        </w:rPr>
        <w:t>more</w:t>
      </w:r>
      <w:r w:rsidR="004A355C" w:rsidRPr="00F326B1">
        <w:rPr>
          <w:rFonts w:cstheme="minorHAnsi"/>
        </w:rPr>
        <w:t xml:space="preserve"> hemocyte counts when compared to healthy or individuals with a low dose</w:t>
      </w:r>
      <w:r w:rsidR="00D329CD" w:rsidRPr="00F326B1">
        <w:rPr>
          <w:rFonts w:cstheme="minorHAnsi"/>
        </w:rPr>
        <w:t xml:space="preserve"> (</w:t>
      </w:r>
      <w:proofErr w:type="spellStart"/>
      <w:r w:rsidR="00D329CD" w:rsidRPr="00F326B1">
        <w:rPr>
          <w:rFonts w:cstheme="minorHAnsi"/>
        </w:rPr>
        <w:t>Eslin</w:t>
      </w:r>
      <w:proofErr w:type="spellEnd"/>
      <w:r w:rsidR="00D329CD" w:rsidRPr="00F326B1">
        <w:rPr>
          <w:rFonts w:cstheme="minorHAnsi"/>
        </w:rPr>
        <w:t xml:space="preserve"> &amp; Prévost, 1998)</w:t>
      </w:r>
      <w:r w:rsidR="004A355C" w:rsidRPr="00F326B1">
        <w:rPr>
          <w:rFonts w:cstheme="minorHAnsi"/>
        </w:rPr>
        <w:t>.</w:t>
      </w:r>
      <w:r w:rsidR="00D329CD" w:rsidRPr="00F326B1">
        <w:rPr>
          <w:rFonts w:cstheme="minorHAnsi"/>
        </w:rPr>
        <w:t xml:space="preserve"> </w:t>
      </w:r>
    </w:p>
    <w:p w14:paraId="65103137" w14:textId="7FFD253F" w:rsidR="003E0B1A" w:rsidRPr="00F326B1" w:rsidRDefault="003E0B1A" w:rsidP="003E0B1A">
      <w:pPr>
        <w:spacing w:line="240" w:lineRule="auto"/>
        <w:ind w:firstLine="360"/>
        <w:rPr>
          <w:rFonts w:cstheme="minorHAnsi"/>
        </w:rPr>
      </w:pPr>
      <w:r w:rsidRPr="00F326B1">
        <w:rPr>
          <w:rFonts w:cstheme="minorHAnsi"/>
        </w:rPr>
        <w:t>The fall armyworm (</w:t>
      </w:r>
      <w:r w:rsidRPr="00F326B1">
        <w:rPr>
          <w:rFonts w:cstheme="minorHAnsi"/>
          <w:i/>
          <w:iCs/>
        </w:rPr>
        <w:t xml:space="preserve">Spodoptera </w:t>
      </w:r>
      <w:proofErr w:type="spellStart"/>
      <w:r w:rsidRPr="00F326B1">
        <w:rPr>
          <w:rFonts w:cstheme="minorHAnsi"/>
          <w:i/>
          <w:iCs/>
        </w:rPr>
        <w:t>frugiperda</w:t>
      </w:r>
      <w:proofErr w:type="spellEnd"/>
      <w:r w:rsidRPr="00F326B1">
        <w:rPr>
          <w:rFonts w:cstheme="minorHAnsi"/>
        </w:rPr>
        <w:t>) is a major agricultural pest thought to originate from the tropical environments of Central and South America. The larvae feed primarily on corn, rice, and grasses, but have been known to destroy crops like tobacco and cotton (Wang et al., 2022).  In the last 10 years, fall armyworms have spread into Western and Central Africa causing massive agricultural damage to maize plots within the area (</w:t>
      </w:r>
      <w:proofErr w:type="spellStart"/>
      <w:r w:rsidRPr="00F326B1">
        <w:rPr>
          <w:rFonts w:cstheme="minorHAnsi"/>
        </w:rPr>
        <w:t>Goergan</w:t>
      </w:r>
      <w:proofErr w:type="spellEnd"/>
      <w:r w:rsidRPr="00F326B1">
        <w:rPr>
          <w:rFonts w:cstheme="minorHAnsi"/>
        </w:rPr>
        <w:t xml:space="preserve"> et al, 2016). Fall armyworms thrive in warmer climates, often most active in the late summers in North America (Ali et al., 1990). While pesticides are often used to help cull outbreaks and were successful in the past, development of resistance to common pesticides like carbamates and organophosphates has emerged making it harder to control the populations (Tay et al, 2023). Biocontrol practices like the use of predators, parasitoids, and pathogens have been shown to be successful in reducing the number of larvae. Compared to pesticides, biocontrol methods are unique in they can evolve to overcome host resistances themselves, leading to more long-term control options. However, few studies have investigated the use of biocontrol agents to control populations of the fall </w:t>
      </w:r>
      <w:r w:rsidRPr="00F326B1">
        <w:rPr>
          <w:rFonts w:cstheme="minorHAnsi"/>
        </w:rPr>
        <w:lastRenderedPageBreak/>
        <w:t xml:space="preserve">armyworm, with those available focusing primarily on parasitoids and pheromone traps </w:t>
      </w:r>
      <w:r w:rsidRPr="00F326B1">
        <w:rPr>
          <w:rFonts w:cstheme="minorHAnsi"/>
        </w:rPr>
        <w:fldChar w:fldCharType="begin"/>
      </w:r>
      <w:r w:rsidRPr="00F326B1">
        <w:rPr>
          <w:rFonts w:cstheme="minorHAnsi"/>
        </w:rPr>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00F326B1">
        <w:rPr>
          <w:rFonts w:cstheme="minorHAnsi"/>
        </w:rPr>
        <w:fldChar w:fldCharType="separate"/>
      </w:r>
      <w:r w:rsidRPr="00F326B1">
        <w:rPr>
          <w:rFonts w:cstheme="minorHAnsi"/>
        </w:rPr>
        <w:t>(Allen et al., 2021; Varshney et al., 2021)</w:t>
      </w:r>
      <w:r w:rsidRPr="00F326B1">
        <w:rPr>
          <w:rFonts w:cstheme="minorHAnsi"/>
        </w:rPr>
        <w:fldChar w:fldCharType="end"/>
      </w:r>
      <w:r w:rsidRPr="00F326B1">
        <w:rPr>
          <w:rFonts w:cstheme="minorHAnsi"/>
        </w:rPr>
        <w:t xml:space="preserve">. </w:t>
      </w:r>
    </w:p>
    <w:p w14:paraId="79F500CE" w14:textId="73F80465" w:rsidR="00F24DCB" w:rsidRPr="00F326B1" w:rsidRDefault="00A25D51" w:rsidP="000E298A">
      <w:pPr>
        <w:spacing w:line="240" w:lineRule="auto"/>
        <w:ind w:firstLine="360"/>
        <w:rPr>
          <w:rFonts w:cstheme="minorHAnsi"/>
        </w:rPr>
      </w:pPr>
      <w:r w:rsidRPr="00F326B1">
        <w:rPr>
          <w:rFonts w:cstheme="minorHAnsi"/>
        </w:rPr>
        <w:t xml:space="preserve">The current method for </w:t>
      </w:r>
      <w:r w:rsidR="008A307B" w:rsidRPr="00F326B1">
        <w:rPr>
          <w:rFonts w:cstheme="minorHAnsi"/>
        </w:rPr>
        <w:t xml:space="preserve">detecting and </w:t>
      </w:r>
      <w:r w:rsidRPr="00F326B1">
        <w:rPr>
          <w:rFonts w:cstheme="minorHAnsi"/>
        </w:rPr>
        <w:t xml:space="preserve">counting hemocytes requires manual tallying the presence of hemocytes by hand. This method is very </w:t>
      </w:r>
      <w:r w:rsidR="00623669" w:rsidRPr="00F326B1">
        <w:rPr>
          <w:rFonts w:cstheme="minorHAnsi"/>
        </w:rPr>
        <w:t>tedious,</w:t>
      </w:r>
      <w:r w:rsidRPr="00F326B1">
        <w:rPr>
          <w:rFonts w:cstheme="minorHAnsi"/>
        </w:rPr>
        <w:t xml:space="preserve"> taking up to 60 seconds per image to process counts. </w:t>
      </w:r>
      <w:r w:rsidR="00710593" w:rsidRPr="00F326B1">
        <w:rPr>
          <w:rFonts w:cstheme="minorHAnsi"/>
        </w:rPr>
        <w:t>These</w:t>
      </w:r>
      <w:r w:rsidRPr="00F326B1">
        <w:rPr>
          <w:rFonts w:cstheme="minorHAnsi"/>
        </w:rPr>
        <w:t xml:space="preserve"> methods are not always </w:t>
      </w:r>
      <w:r w:rsidR="000E298A" w:rsidRPr="00F326B1">
        <w:rPr>
          <w:rFonts w:cstheme="minorHAnsi"/>
        </w:rPr>
        <w:t>accurate due to the high potential for user error</w:t>
      </w:r>
      <w:r w:rsidR="00C5787E" w:rsidRPr="00F326B1">
        <w:rPr>
          <w:rFonts w:cstheme="minorHAnsi"/>
        </w:rPr>
        <w:t xml:space="preserve"> when counting due to and the presence of hemocytes</w:t>
      </w:r>
      <w:r w:rsidR="00710593" w:rsidRPr="00F326B1">
        <w:rPr>
          <w:rFonts w:cstheme="minorHAnsi"/>
        </w:rPr>
        <w:t xml:space="preserve"> and other cells</w:t>
      </w:r>
      <w:r w:rsidR="00C5787E" w:rsidRPr="00F326B1">
        <w:rPr>
          <w:rFonts w:cstheme="minorHAnsi"/>
        </w:rPr>
        <w:t xml:space="preserve"> out of focus. </w:t>
      </w:r>
      <w:r w:rsidR="000E298A" w:rsidRPr="00F326B1">
        <w:rPr>
          <w:rFonts w:cstheme="minorHAnsi"/>
        </w:rPr>
        <w:t xml:space="preserve">Programs like </w:t>
      </w:r>
      <w:r w:rsidRPr="00F326B1">
        <w:rPr>
          <w:rFonts w:cstheme="minorHAnsi"/>
        </w:rPr>
        <w:t xml:space="preserve">ImageJ </w:t>
      </w:r>
      <w:r w:rsidR="000E298A" w:rsidRPr="00F326B1">
        <w:rPr>
          <w:rFonts w:cstheme="minorHAnsi"/>
        </w:rPr>
        <w:t>are</w:t>
      </w:r>
      <w:r w:rsidRPr="00F326B1">
        <w:rPr>
          <w:rFonts w:cstheme="minorHAnsi"/>
        </w:rPr>
        <w:t xml:space="preserve"> commonly used for counting objects in photos</w:t>
      </w:r>
      <w:r w:rsidR="000E298A" w:rsidRPr="00F326B1">
        <w:rPr>
          <w:rFonts w:cstheme="minorHAnsi"/>
        </w:rPr>
        <w:t xml:space="preserve"> (Schneider et al., 2012) </w:t>
      </w:r>
      <w:r w:rsidRPr="00F326B1">
        <w:rPr>
          <w:rFonts w:cstheme="minorHAnsi"/>
        </w:rPr>
        <w:t xml:space="preserve">However, due to the unique and varied shape of hemocytes, other miscellaneous cells present in samples, and the </w:t>
      </w:r>
      <w:r w:rsidR="000E298A" w:rsidRPr="00F326B1">
        <w:rPr>
          <w:rFonts w:cstheme="minorHAnsi"/>
        </w:rPr>
        <w:t xml:space="preserve">placement of cells onto </w:t>
      </w:r>
      <w:r w:rsidRPr="00F326B1">
        <w:rPr>
          <w:rFonts w:cstheme="minorHAnsi"/>
        </w:rPr>
        <w:t>hemocytometer grid</w:t>
      </w:r>
      <w:r w:rsidR="000E298A" w:rsidRPr="00F326B1">
        <w:rPr>
          <w:rFonts w:cstheme="minorHAnsi"/>
        </w:rPr>
        <w:t>s</w:t>
      </w:r>
      <w:r w:rsidRPr="00F326B1">
        <w:rPr>
          <w:rFonts w:cstheme="minorHAnsi"/>
        </w:rPr>
        <w:t xml:space="preserve">, ImageJ often struggles to give correct counts. </w:t>
      </w:r>
      <w:r w:rsidR="00710593" w:rsidRPr="00F326B1">
        <w:rPr>
          <w:rFonts w:cstheme="minorHAnsi"/>
        </w:rPr>
        <w:t xml:space="preserve">Hemocytes will cluster together after a certain </w:t>
      </w:r>
      <w:r w:rsidR="0065672D" w:rsidRPr="00F326B1">
        <w:rPr>
          <w:rFonts w:cstheme="minorHAnsi"/>
        </w:rPr>
        <w:t>period of time</w:t>
      </w:r>
      <w:r w:rsidR="00710593" w:rsidRPr="00F326B1">
        <w:rPr>
          <w:rFonts w:cstheme="minorHAnsi"/>
        </w:rPr>
        <w:t>, often leading to miscounts and confusion due to the overlap of cells and the potential for hemocytes to take unique shapes. Additionally</w:t>
      </w:r>
      <w:r w:rsidRPr="00F326B1">
        <w:rPr>
          <w:rFonts w:cstheme="minorHAnsi"/>
        </w:rPr>
        <w:t xml:space="preserve">, camera quality and contrast are more likely to skew results and lead to further inaccuracies in counts. </w:t>
      </w:r>
      <w:r w:rsidR="00710593" w:rsidRPr="00F326B1">
        <w:rPr>
          <w:rFonts w:cstheme="minorHAnsi"/>
        </w:rPr>
        <w:t xml:space="preserve">Photos taken in low light can further skew counts done by hand due to the difficulty seeing hemocytes. </w:t>
      </w:r>
    </w:p>
    <w:p w14:paraId="396CE5B4" w14:textId="5BCC0906" w:rsidR="006B4478" w:rsidRPr="00F326B1" w:rsidRDefault="008A307B" w:rsidP="003E0B1A">
      <w:pPr>
        <w:spacing w:line="240" w:lineRule="auto"/>
        <w:ind w:firstLine="360"/>
        <w:rPr>
          <w:rFonts w:cstheme="minorHAnsi"/>
        </w:rPr>
      </w:pPr>
      <w:r w:rsidRPr="00F326B1">
        <w:rPr>
          <w:rFonts w:cstheme="minorHAnsi"/>
        </w:rPr>
        <w:t>Object detection allows for the localization and classification of objects contained within photo</w:t>
      </w:r>
      <w:r w:rsidR="007718F9" w:rsidRPr="00F326B1">
        <w:rPr>
          <w:rFonts w:cstheme="minorHAnsi"/>
        </w:rPr>
        <w:t xml:space="preserve">s. Machine learning is crucial for object detection, allowing users to develop models to automatically detect </w:t>
      </w:r>
      <w:r w:rsidR="00FA47D6" w:rsidRPr="00F326B1">
        <w:rPr>
          <w:rFonts w:cstheme="minorHAnsi"/>
        </w:rPr>
        <w:t>objects</w:t>
      </w:r>
      <w:r w:rsidR="007718F9" w:rsidRPr="00F326B1">
        <w:rPr>
          <w:rFonts w:cstheme="minorHAnsi"/>
        </w:rPr>
        <w:t xml:space="preserve"> within images. </w:t>
      </w:r>
      <w:r w:rsidR="00FA47D6" w:rsidRPr="00F326B1">
        <w:rPr>
          <w:rFonts w:cstheme="minorHAnsi"/>
        </w:rPr>
        <w:t xml:space="preserve">Many object detection approaches use convolutional neural networks (CNNs) </w:t>
      </w:r>
      <w:r w:rsidR="007A3022" w:rsidRPr="00F326B1">
        <w:rPr>
          <w:rFonts w:cstheme="minorHAnsi"/>
        </w:rPr>
        <w:t>which allow</w:t>
      </w:r>
      <w:r w:rsidR="00524F74" w:rsidRPr="00F326B1">
        <w:rPr>
          <w:rFonts w:cstheme="minorHAnsi"/>
        </w:rPr>
        <w:t>s for learning to occur directly from photo data</w:t>
      </w:r>
      <w:r w:rsidR="00966FA5" w:rsidRPr="00F326B1">
        <w:rPr>
          <w:rFonts w:cstheme="minorHAnsi"/>
        </w:rPr>
        <w:t xml:space="preserve">. </w:t>
      </w:r>
      <w:r w:rsidR="00FA47D6" w:rsidRPr="00F326B1">
        <w:rPr>
          <w:rFonts w:cstheme="minorHAnsi"/>
        </w:rPr>
        <w:fldChar w:fldCharType="begin"/>
      </w:r>
      <w:r w:rsidR="00FA47D6" w:rsidRPr="00F326B1">
        <w:rPr>
          <w:rFonts w:cstheme="minorHAnsi"/>
        </w:rPr>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FA47D6" w:rsidRPr="00F326B1">
        <w:rPr>
          <w:rFonts w:cstheme="minorHAnsi"/>
        </w:rPr>
        <w:fldChar w:fldCharType="separate"/>
      </w:r>
      <w:r w:rsidR="00FA47D6" w:rsidRPr="00F326B1">
        <w:rPr>
          <w:rFonts w:cstheme="minorHAnsi"/>
        </w:rPr>
        <w:t>(J. Ren &amp; Wang, 2022)</w:t>
      </w:r>
      <w:r w:rsidR="00FA47D6" w:rsidRPr="00F326B1">
        <w:rPr>
          <w:rFonts w:cstheme="minorHAnsi"/>
        </w:rPr>
        <w:fldChar w:fldCharType="end"/>
      </w:r>
      <w:r w:rsidR="00524F74" w:rsidRPr="00F326B1">
        <w:rPr>
          <w:rFonts w:cstheme="minorHAnsi"/>
        </w:rPr>
        <w:t>.</w:t>
      </w:r>
      <w:r w:rsidR="003E0B1A" w:rsidRPr="00F326B1">
        <w:rPr>
          <w:rFonts w:cstheme="minorHAnsi"/>
        </w:rPr>
        <w:t xml:space="preserve"> </w:t>
      </w:r>
      <w:r w:rsidR="001B6BCF" w:rsidRPr="00F326B1">
        <w:rPr>
          <w:rFonts w:cstheme="minorHAnsi"/>
        </w:rPr>
        <w:t>Object detection algorithms</w:t>
      </w:r>
      <w:r w:rsidR="006B4478" w:rsidRPr="00F326B1">
        <w:rPr>
          <w:rFonts w:cstheme="minorHAnsi"/>
        </w:rPr>
        <w:t xml:space="preserve"> are </w:t>
      </w:r>
      <w:r w:rsidR="00253964" w:rsidRPr="00F326B1">
        <w:rPr>
          <w:rFonts w:cstheme="minorHAnsi"/>
        </w:rPr>
        <w:t xml:space="preserve">separated based on the complexity of the model and the steps required for detection. </w:t>
      </w:r>
      <w:r w:rsidR="0040109F" w:rsidRPr="00F326B1">
        <w:rPr>
          <w:rFonts w:cstheme="minorHAnsi"/>
        </w:rPr>
        <w:t>Single</w:t>
      </w:r>
      <w:r w:rsidR="00B0373F" w:rsidRPr="00F326B1">
        <w:rPr>
          <w:rFonts w:cstheme="minorHAnsi"/>
        </w:rPr>
        <w:t>-stage detectors start b</w:t>
      </w:r>
      <w:r w:rsidR="0040109F" w:rsidRPr="00F326B1">
        <w:rPr>
          <w:rFonts w:cstheme="minorHAnsi"/>
        </w:rPr>
        <w:t xml:space="preserve">y directly feeding image data into a </w:t>
      </w:r>
      <w:r w:rsidR="001D4257" w:rsidRPr="00F326B1">
        <w:rPr>
          <w:rFonts w:cstheme="minorHAnsi"/>
        </w:rPr>
        <w:t>convolutional</w:t>
      </w:r>
      <w:r w:rsidR="0040109F" w:rsidRPr="00F326B1">
        <w:rPr>
          <w:rFonts w:cstheme="minorHAnsi"/>
        </w:rPr>
        <w:t xml:space="preserve"> network to detect the location and classification of the objects. </w:t>
      </w:r>
      <w:r w:rsidR="00C92C03" w:rsidRPr="00F326B1">
        <w:rPr>
          <w:rFonts w:cstheme="minorHAnsi"/>
        </w:rPr>
        <w:t>Common</w:t>
      </w:r>
      <w:r w:rsidR="001D4257" w:rsidRPr="00F326B1">
        <w:rPr>
          <w:rFonts w:cstheme="minorHAnsi"/>
        </w:rPr>
        <w:t xml:space="preserve"> single</w:t>
      </w:r>
      <w:r w:rsidR="00812BA3" w:rsidRPr="00F326B1">
        <w:rPr>
          <w:rFonts w:cstheme="minorHAnsi"/>
        </w:rPr>
        <w:t xml:space="preserve">-stage detectors include </w:t>
      </w:r>
      <w:r w:rsidR="008863C1" w:rsidRPr="00F326B1">
        <w:rPr>
          <w:rFonts w:cstheme="minorHAnsi"/>
        </w:rPr>
        <w:t xml:space="preserve">You Only Look Once (YOLO) and Single Shot </w:t>
      </w:r>
      <w:proofErr w:type="spellStart"/>
      <w:r w:rsidR="008863C1" w:rsidRPr="00F326B1">
        <w:rPr>
          <w:rFonts w:cstheme="minorHAnsi"/>
        </w:rPr>
        <w:t>Multibox</w:t>
      </w:r>
      <w:proofErr w:type="spellEnd"/>
      <w:r w:rsidR="008863C1" w:rsidRPr="00F326B1">
        <w:rPr>
          <w:rFonts w:cstheme="minorHAnsi"/>
        </w:rPr>
        <w:t xml:space="preserve"> Detector (SSD)</w:t>
      </w:r>
      <w:r w:rsidR="00612B7B" w:rsidRPr="00F326B1">
        <w:rPr>
          <w:rFonts w:cstheme="minorHAnsi"/>
        </w:rPr>
        <w:t xml:space="preserve"> (Redmon et al., 2016; Liu et al., 2016)</w:t>
      </w:r>
      <w:r w:rsidR="00690BD0" w:rsidRPr="00F326B1">
        <w:rPr>
          <w:rFonts w:cstheme="minorHAnsi"/>
        </w:rPr>
        <w:t>.</w:t>
      </w:r>
      <w:r w:rsidR="000C19BC" w:rsidRPr="00F326B1">
        <w:rPr>
          <w:rFonts w:cstheme="minorHAnsi"/>
        </w:rPr>
        <w:t xml:space="preserve"> </w:t>
      </w:r>
      <w:r w:rsidR="00A97479" w:rsidRPr="00F326B1">
        <w:rPr>
          <w:rFonts w:cstheme="minorHAnsi"/>
        </w:rPr>
        <w:t xml:space="preserve">Two-stage detectors add an </w:t>
      </w:r>
      <w:r w:rsidR="003F0770" w:rsidRPr="00F326B1">
        <w:rPr>
          <w:rFonts w:cstheme="minorHAnsi"/>
        </w:rPr>
        <w:t>additional region proposal step</w:t>
      </w:r>
      <w:r w:rsidR="00A97479" w:rsidRPr="00F326B1">
        <w:rPr>
          <w:rFonts w:cstheme="minorHAnsi"/>
        </w:rPr>
        <w:t xml:space="preserve"> during detection before classifying and drawing bounding boxes. </w:t>
      </w:r>
      <w:r w:rsidR="00486682" w:rsidRPr="00F326B1">
        <w:rPr>
          <w:rFonts w:cstheme="minorHAnsi"/>
        </w:rPr>
        <w:t xml:space="preserve">Fast R-CNN and Faster R-CNN are both common </w:t>
      </w:r>
      <w:r w:rsidR="00792AEA" w:rsidRPr="00F326B1">
        <w:rPr>
          <w:rFonts w:cstheme="minorHAnsi"/>
        </w:rPr>
        <w:t>examples</w:t>
      </w:r>
      <w:r w:rsidR="00486682" w:rsidRPr="00F326B1">
        <w:rPr>
          <w:rFonts w:cstheme="minorHAnsi"/>
        </w:rPr>
        <w:t xml:space="preserve"> of two-stage detectors</w:t>
      </w:r>
      <w:r w:rsidR="007718F9" w:rsidRPr="00F326B1">
        <w:rPr>
          <w:rFonts w:cstheme="minorHAnsi"/>
        </w:rPr>
        <w:t xml:space="preserve"> </w:t>
      </w:r>
      <w:r w:rsidR="007718F9" w:rsidRPr="00F326B1">
        <w:rPr>
          <w:rFonts w:cstheme="minorHAnsi"/>
        </w:rPr>
        <w:fldChar w:fldCharType="begin"/>
      </w:r>
      <w:r w:rsidR="00FA47D6" w:rsidRPr="00F326B1">
        <w:rPr>
          <w:rFonts w:cstheme="minorHAnsi"/>
        </w:rPr>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7718F9" w:rsidRPr="00F326B1">
        <w:rPr>
          <w:rFonts w:cstheme="minorHAnsi"/>
        </w:rPr>
        <w:fldChar w:fldCharType="separate"/>
      </w:r>
      <w:r w:rsidR="00FA47D6" w:rsidRPr="00F326B1">
        <w:rPr>
          <w:rFonts w:cstheme="minorHAnsi"/>
        </w:rPr>
        <w:t>(Girshick, 2015; S. Ren et al., 2016)</w:t>
      </w:r>
      <w:r w:rsidR="007718F9" w:rsidRPr="00F326B1">
        <w:rPr>
          <w:rFonts w:cstheme="minorHAnsi"/>
        </w:rPr>
        <w:fldChar w:fldCharType="end"/>
      </w:r>
      <w:r w:rsidR="00486682" w:rsidRPr="00F326B1">
        <w:rPr>
          <w:rFonts w:cstheme="minorHAnsi"/>
        </w:rPr>
        <w:t xml:space="preserve">. </w:t>
      </w:r>
      <w:r w:rsidR="00BF473C" w:rsidRPr="00F326B1">
        <w:rPr>
          <w:rFonts w:cstheme="minorHAnsi"/>
        </w:rPr>
        <w:t>In theory, t</w:t>
      </w:r>
      <w:r w:rsidR="001022AF" w:rsidRPr="00F326B1">
        <w:rPr>
          <w:rFonts w:cstheme="minorHAnsi"/>
        </w:rPr>
        <w:t>wo</w:t>
      </w:r>
      <w:r w:rsidR="00486682" w:rsidRPr="00F326B1">
        <w:rPr>
          <w:rFonts w:cstheme="minorHAnsi"/>
        </w:rPr>
        <w:t>-stage detectors tend be more accurate at the sacrifice of time and computational resources required</w:t>
      </w:r>
      <w:r w:rsidR="001022AF" w:rsidRPr="00F326B1">
        <w:rPr>
          <w:rFonts w:cstheme="minorHAnsi"/>
        </w:rPr>
        <w:t xml:space="preserve"> due to the complexity of the network,</w:t>
      </w:r>
      <w:r w:rsidR="00766E1E" w:rsidRPr="00F326B1">
        <w:rPr>
          <w:rFonts w:cstheme="minorHAnsi"/>
        </w:rPr>
        <w:t xml:space="preserve"> while single-stage are faster to train, but less accurate overall</w:t>
      </w:r>
      <w:r w:rsidR="001022AF" w:rsidRPr="00F326B1">
        <w:rPr>
          <w:rFonts w:cstheme="minorHAnsi"/>
        </w:rPr>
        <w:t xml:space="preserve"> and struggle more on small objects</w:t>
      </w:r>
      <w:r w:rsidR="00766E1E" w:rsidRPr="00F326B1">
        <w:rPr>
          <w:rFonts w:cstheme="minorHAnsi"/>
        </w:rPr>
        <w:t>.</w:t>
      </w:r>
      <w:r w:rsidR="00BF473C" w:rsidRPr="00F326B1">
        <w:rPr>
          <w:rFonts w:cstheme="minorHAnsi"/>
        </w:rPr>
        <w:t xml:space="preserve"> </w:t>
      </w:r>
      <w:r w:rsidR="00622945" w:rsidRPr="00F326B1">
        <w:rPr>
          <w:rFonts w:cstheme="minorHAnsi"/>
        </w:rPr>
        <w:t xml:space="preserve">For example, a previous study found Faster-RCNN to the be the most accurate model compared to other single-stage detectors </w:t>
      </w:r>
      <w:r w:rsidR="00622945" w:rsidRPr="00F326B1">
        <w:rPr>
          <w:rFonts w:cstheme="minorHAnsi"/>
        </w:rPr>
        <w:fldChar w:fldCharType="begin"/>
      </w:r>
      <w:r w:rsidR="00D32A17" w:rsidRPr="00F326B1">
        <w:rPr>
          <w:rFonts w:cstheme="minorHAnsi"/>
        </w:rPr>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622945" w:rsidRPr="00F326B1">
        <w:rPr>
          <w:rFonts w:cstheme="minorHAnsi"/>
        </w:rPr>
        <w:fldChar w:fldCharType="separate"/>
      </w:r>
      <w:r w:rsidR="00D32A17" w:rsidRPr="00F326B1">
        <w:rPr>
          <w:rFonts w:cstheme="minorHAnsi"/>
        </w:rPr>
        <w:t>(Wang et al., 2022)</w:t>
      </w:r>
      <w:r w:rsidR="00622945" w:rsidRPr="00F326B1">
        <w:rPr>
          <w:rFonts w:cstheme="minorHAnsi"/>
        </w:rPr>
        <w:fldChar w:fldCharType="end"/>
      </w:r>
      <w:r w:rsidR="00BF473C" w:rsidRPr="00F326B1">
        <w:rPr>
          <w:rFonts w:cstheme="minorHAnsi"/>
        </w:rPr>
        <w:t xml:space="preserve">. However, </w:t>
      </w:r>
      <w:r w:rsidR="00622945" w:rsidRPr="00F326B1">
        <w:rPr>
          <w:rFonts w:cstheme="minorHAnsi"/>
        </w:rPr>
        <w:t xml:space="preserve">other </w:t>
      </w:r>
      <w:r w:rsidR="00BF473C" w:rsidRPr="00F326B1">
        <w:rPr>
          <w:rFonts w:cstheme="minorHAnsi"/>
        </w:rPr>
        <w:t>studies d</w:t>
      </w:r>
      <w:r w:rsidR="00622945" w:rsidRPr="00F326B1">
        <w:rPr>
          <w:rFonts w:cstheme="minorHAnsi"/>
        </w:rPr>
        <w:t xml:space="preserve">ifferentiating fish morphology and detecting cars from aerial images found single shot-detectors to be more accurate overall. </w:t>
      </w:r>
      <w:r w:rsidR="00BE56FC" w:rsidRPr="00F326B1">
        <w:rPr>
          <w:rFonts w:cstheme="minorHAnsi"/>
        </w:rPr>
        <w:t xml:space="preserve"> </w:t>
      </w:r>
      <w:r w:rsidR="00622945" w:rsidRPr="00F326B1">
        <w:rPr>
          <w:rFonts w:cstheme="minorHAnsi"/>
        </w:rPr>
        <w:t xml:space="preserve">Additionally, </w:t>
      </w:r>
      <w:r w:rsidR="00BE56FC" w:rsidRPr="00F326B1">
        <w:rPr>
          <w:rFonts w:cstheme="minorHAnsi"/>
        </w:rPr>
        <w:t xml:space="preserve">more recent developments in YOLO models (YOLO V8) </w:t>
      </w:r>
      <w:r w:rsidR="00D32A17" w:rsidRPr="00F326B1">
        <w:rPr>
          <w:rFonts w:cstheme="minorHAnsi"/>
        </w:rPr>
        <w:t xml:space="preserve">improve the chances of overcoming two-stage detectors </w:t>
      </w:r>
      <w:r w:rsidR="00622945" w:rsidRPr="00F326B1">
        <w:rPr>
          <w:rFonts w:cstheme="minorHAnsi"/>
        </w:rPr>
        <w:fldChar w:fldCharType="begin"/>
      </w:r>
      <w:r w:rsidR="00D32A17" w:rsidRPr="00F326B1">
        <w:rPr>
          <w:rFonts w:cstheme="minorHAnsi"/>
        </w:rPr>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622945" w:rsidRPr="00F326B1">
        <w:rPr>
          <w:rFonts w:cstheme="minorHAnsi"/>
        </w:rPr>
        <w:fldChar w:fldCharType="separate"/>
      </w:r>
      <w:r w:rsidR="00D32A17" w:rsidRPr="00F326B1">
        <w:rPr>
          <w:rFonts w:cstheme="minorHAnsi"/>
        </w:rPr>
        <w:t>(Jocher et al., 2023)</w:t>
      </w:r>
      <w:r w:rsidR="00622945" w:rsidRPr="00F326B1">
        <w:rPr>
          <w:rFonts w:cstheme="minorHAnsi"/>
        </w:rPr>
        <w:fldChar w:fldCharType="end"/>
      </w:r>
      <w:r w:rsidR="001022AF" w:rsidRPr="00F326B1">
        <w:rPr>
          <w:rFonts w:cstheme="minorHAnsi"/>
        </w:rPr>
        <w:t>.</w:t>
      </w:r>
    </w:p>
    <w:p w14:paraId="2D86E3C8" w14:textId="5DA873B4" w:rsidR="000E298A" w:rsidRPr="00F326B1" w:rsidRDefault="00E12A3A" w:rsidP="00A63527">
      <w:pPr>
        <w:spacing w:line="240" w:lineRule="auto"/>
        <w:ind w:firstLine="360"/>
        <w:rPr>
          <w:rFonts w:cstheme="minorHAnsi"/>
        </w:rPr>
      </w:pPr>
      <w:r w:rsidRPr="00F326B1">
        <w:rPr>
          <w:rFonts w:cstheme="minorHAnsi"/>
        </w:rPr>
        <w:t xml:space="preserve">Deep learning methods have been used in other previous studies to aid in the detection of cells other than hemocytes. For example, </w:t>
      </w:r>
      <w:r w:rsidR="00A63527" w:rsidRPr="00F326B1">
        <w:rPr>
          <w:rFonts w:cstheme="minorHAnsi"/>
        </w:rPr>
        <w:t>many studies have performed analysis of blood smears to aid in the detection of infected white blood cells (</w:t>
      </w:r>
      <w:proofErr w:type="spellStart"/>
      <w:r w:rsidR="00A63527" w:rsidRPr="00F326B1">
        <w:rPr>
          <w:rFonts w:cstheme="minorHAnsi"/>
        </w:rPr>
        <w:t>Poostchi</w:t>
      </w:r>
      <w:proofErr w:type="spellEnd"/>
      <w:r w:rsidR="00A63527" w:rsidRPr="00F326B1">
        <w:rPr>
          <w:rFonts w:cstheme="minorHAnsi"/>
        </w:rPr>
        <w:t xml:space="preserve"> et al., 2018). However, these studies often aim to detect large objects taking up </w:t>
      </w:r>
      <w:r w:rsidR="00BE3E81" w:rsidRPr="00F326B1">
        <w:rPr>
          <w:rFonts w:cstheme="minorHAnsi"/>
        </w:rPr>
        <w:t>a majority of pixels in the</w:t>
      </w:r>
      <w:r w:rsidR="00A63527" w:rsidRPr="00F326B1">
        <w:rPr>
          <w:rFonts w:cstheme="minorHAnsi"/>
        </w:rPr>
        <w:t xml:space="preserve"> photo</w:t>
      </w:r>
      <w:r w:rsidR="00BE3E81" w:rsidRPr="00F326B1">
        <w:rPr>
          <w:rFonts w:cstheme="minorHAnsi"/>
        </w:rPr>
        <w:t>s</w:t>
      </w:r>
      <w:r w:rsidR="00A63527" w:rsidRPr="00F326B1">
        <w:rPr>
          <w:rFonts w:cstheme="minorHAnsi"/>
        </w:rPr>
        <w:t xml:space="preserve">. One current </w:t>
      </w:r>
      <w:r w:rsidR="0065672D" w:rsidRPr="00F326B1">
        <w:rPr>
          <w:rFonts w:cstheme="minorHAnsi"/>
        </w:rPr>
        <w:t>obstacle</w:t>
      </w:r>
      <w:r w:rsidR="000E298A" w:rsidRPr="00F326B1">
        <w:rPr>
          <w:rFonts w:cstheme="minorHAnsi"/>
        </w:rPr>
        <w:t xml:space="preserve"> </w:t>
      </w:r>
      <w:r w:rsidR="0065672D" w:rsidRPr="00F326B1">
        <w:rPr>
          <w:rFonts w:cstheme="minorHAnsi"/>
        </w:rPr>
        <w:t xml:space="preserve">faced in objected detection </w:t>
      </w:r>
      <w:r w:rsidR="000E298A" w:rsidRPr="00F326B1">
        <w:rPr>
          <w:rFonts w:cstheme="minorHAnsi"/>
        </w:rPr>
        <w:t xml:space="preserve">is the difficulty </w:t>
      </w:r>
      <w:r w:rsidR="00A63527" w:rsidRPr="00F326B1">
        <w:rPr>
          <w:rFonts w:cstheme="minorHAnsi"/>
        </w:rPr>
        <w:t>in</w:t>
      </w:r>
      <w:r w:rsidR="000E298A" w:rsidRPr="00F326B1">
        <w:rPr>
          <w:rFonts w:cstheme="minorHAnsi"/>
        </w:rPr>
        <w:t xml:space="preserve"> predicting small objects</w:t>
      </w:r>
      <w:r w:rsidR="00A63527" w:rsidRPr="00F326B1">
        <w:rPr>
          <w:rFonts w:cstheme="minorHAnsi"/>
        </w:rPr>
        <w:t xml:space="preserve">. This is in part due to the </w:t>
      </w:r>
      <w:r w:rsidR="0057304C" w:rsidRPr="00F326B1">
        <w:rPr>
          <w:rFonts w:cstheme="minorHAnsi"/>
        </w:rPr>
        <w:t>limited data for use in training and the low resolution that often occurs due to the objects small size</w:t>
      </w:r>
      <w:r w:rsidR="000E298A" w:rsidRPr="00F326B1">
        <w:rPr>
          <w:rFonts w:cstheme="minorHAnsi"/>
        </w:rPr>
        <w:t xml:space="preserve"> (Nguyen et al., 2020). </w:t>
      </w:r>
      <w:r w:rsidR="00C5787E" w:rsidRPr="00F326B1">
        <w:rPr>
          <w:rFonts w:cstheme="minorHAnsi"/>
        </w:rPr>
        <w:t xml:space="preserve">Additionally, many CNN-based architectures rely on hierarchy feature mapping in predicting objects. While this may work for large and medium sized objects, small objects can easily be lost </w:t>
      </w:r>
      <w:r w:rsidR="00AB7843" w:rsidRPr="00F326B1">
        <w:rPr>
          <w:rFonts w:cstheme="minorHAnsi"/>
        </w:rPr>
        <w:t>in</w:t>
      </w:r>
      <w:r w:rsidR="006B4478" w:rsidRPr="00F326B1">
        <w:rPr>
          <w:rFonts w:cstheme="minorHAnsi"/>
        </w:rPr>
        <w:t xml:space="preserve"> the</w:t>
      </w:r>
      <w:r w:rsidR="00AB7843" w:rsidRPr="00F326B1">
        <w:rPr>
          <w:rFonts w:cstheme="minorHAnsi"/>
        </w:rPr>
        <w:t xml:space="preserve"> latter layers of these models due to the down sampling required (Liu et al., 2021).</w:t>
      </w:r>
      <w:r w:rsidR="006B4478" w:rsidRPr="00F326B1">
        <w:rPr>
          <w:rFonts w:cstheme="minorHAnsi"/>
        </w:rPr>
        <w:t xml:space="preserve"> Therefore, it is important to consider</w:t>
      </w:r>
      <w:r w:rsidR="005478E1" w:rsidRPr="00F326B1">
        <w:rPr>
          <w:rFonts w:cstheme="minorHAnsi"/>
        </w:rPr>
        <w:t xml:space="preserve"> how to account for the small size of hemocyte cells</w:t>
      </w:r>
      <w:r w:rsidR="006B4478" w:rsidRPr="00F326B1">
        <w:rPr>
          <w:rFonts w:cstheme="minorHAnsi"/>
        </w:rPr>
        <w:t xml:space="preserve"> </w:t>
      </w:r>
      <w:r w:rsidR="005478E1" w:rsidRPr="00F326B1">
        <w:rPr>
          <w:rFonts w:cstheme="minorHAnsi"/>
        </w:rPr>
        <w:t>and compare</w:t>
      </w:r>
      <w:r w:rsidR="0065672D" w:rsidRPr="00F326B1">
        <w:rPr>
          <w:rFonts w:cstheme="minorHAnsi"/>
        </w:rPr>
        <w:t xml:space="preserve"> the </w:t>
      </w:r>
      <w:r w:rsidR="00BE56FC" w:rsidRPr="00F326B1">
        <w:rPr>
          <w:rFonts w:cstheme="minorHAnsi"/>
        </w:rPr>
        <w:t>accuracy of</w:t>
      </w:r>
      <w:r w:rsidR="005478E1" w:rsidRPr="00F326B1">
        <w:rPr>
          <w:rFonts w:cstheme="minorHAnsi"/>
        </w:rPr>
        <w:t xml:space="preserve"> </w:t>
      </w:r>
      <w:r w:rsidR="006B4478" w:rsidRPr="00F326B1">
        <w:rPr>
          <w:rFonts w:cstheme="minorHAnsi"/>
        </w:rPr>
        <w:t>multiple models</w:t>
      </w:r>
      <w:r w:rsidR="00BE56FC" w:rsidRPr="00F326B1">
        <w:rPr>
          <w:rFonts w:cstheme="minorHAnsi"/>
        </w:rPr>
        <w:t>,</w:t>
      </w:r>
      <w:r w:rsidR="005478E1" w:rsidRPr="00F326B1">
        <w:rPr>
          <w:rFonts w:cstheme="minorHAnsi"/>
        </w:rPr>
        <w:t xml:space="preserve"> including both single-stage and two-stage detectors. </w:t>
      </w:r>
    </w:p>
    <w:p w14:paraId="332D4613" w14:textId="1C489A8D" w:rsidR="00F23B7C" w:rsidRPr="00F326B1" w:rsidRDefault="00607D96" w:rsidP="00957E17">
      <w:pPr>
        <w:spacing w:line="240" w:lineRule="auto"/>
        <w:ind w:firstLine="360"/>
        <w:rPr>
          <w:rFonts w:cstheme="minorHAnsi"/>
        </w:rPr>
      </w:pPr>
      <w:r w:rsidRPr="00F326B1">
        <w:rPr>
          <w:rFonts w:cstheme="minorHAnsi"/>
        </w:rPr>
        <w:t>To our knowledge, no studies have investigated automating hemocyte counts in insects</w:t>
      </w:r>
      <w:r w:rsidR="00A87E34" w:rsidRPr="00F326B1">
        <w:rPr>
          <w:rFonts w:cstheme="minorHAnsi"/>
        </w:rPr>
        <w:t xml:space="preserve"> </w:t>
      </w:r>
      <w:r w:rsidR="00A26D37" w:rsidRPr="00F326B1">
        <w:rPr>
          <w:rFonts w:cstheme="minorHAnsi"/>
        </w:rPr>
        <w:t xml:space="preserve">driving the need for new methods. </w:t>
      </w:r>
      <w:r w:rsidR="00282B4E" w:rsidRPr="00F326B1">
        <w:rPr>
          <w:rFonts w:cstheme="minorHAnsi"/>
        </w:rPr>
        <w:t xml:space="preserve">Using machine learning </w:t>
      </w:r>
      <w:r w:rsidR="00BE56FC" w:rsidRPr="00F326B1">
        <w:rPr>
          <w:rFonts w:cstheme="minorHAnsi"/>
        </w:rPr>
        <w:t>should lead to accurate hemocyte counts that take significantly less time compared to manual counting. We expect single-stage detec</w:t>
      </w:r>
      <w:r w:rsidR="00D32A17" w:rsidRPr="00F326B1">
        <w:rPr>
          <w:rFonts w:cstheme="minorHAnsi"/>
        </w:rPr>
        <w:t xml:space="preserve">tors to be faster and </w:t>
      </w:r>
      <w:r w:rsidR="00D32A17" w:rsidRPr="00F326B1">
        <w:rPr>
          <w:rFonts w:cstheme="minorHAnsi"/>
        </w:rPr>
        <w:lastRenderedPageBreak/>
        <w:t xml:space="preserve">more efficient during training, but we expect </w:t>
      </w:r>
      <w:r w:rsidR="009C0002" w:rsidRPr="00F326B1">
        <w:rPr>
          <w:rFonts w:cstheme="minorHAnsi"/>
        </w:rPr>
        <w:t>Two-Stage detectors like Faster-RCNN to be more accurate</w:t>
      </w:r>
      <w:r w:rsidR="00D32A17" w:rsidRPr="00F326B1">
        <w:rPr>
          <w:rFonts w:cstheme="minorHAnsi"/>
        </w:rPr>
        <w:t>.</w:t>
      </w:r>
      <w:r w:rsidR="00C340CA" w:rsidRPr="00F326B1">
        <w:rPr>
          <w:rFonts w:cstheme="minorHAnsi"/>
          <w:color w:val="FF0000"/>
        </w:rPr>
        <w:t xml:space="preserve"> </w:t>
      </w:r>
      <w:r w:rsidR="00C340CA" w:rsidRPr="00F326B1">
        <w:rPr>
          <w:rFonts w:cstheme="minorHAnsi"/>
        </w:rPr>
        <w:t xml:space="preserve">For trial data on temperature comparisons and hemocytes, we expect </w:t>
      </w:r>
      <w:r w:rsidR="00F6423F" w:rsidRPr="00F326B1">
        <w:rPr>
          <w:rFonts w:cstheme="minorHAnsi"/>
        </w:rPr>
        <w:t xml:space="preserve">temperature to </w:t>
      </w:r>
      <w:r w:rsidR="00311784" w:rsidRPr="00F326B1">
        <w:rPr>
          <w:rFonts w:cstheme="minorHAnsi"/>
        </w:rPr>
        <w:t>influence</w:t>
      </w:r>
      <w:r w:rsidR="00F6423F" w:rsidRPr="00F326B1">
        <w:rPr>
          <w:rFonts w:cstheme="minorHAnsi"/>
        </w:rPr>
        <w:t xml:space="preserve"> hemocyte counts. Additionally, we expect </w:t>
      </w:r>
      <w:r w:rsidR="00680231" w:rsidRPr="00F326B1">
        <w:rPr>
          <w:rFonts w:cstheme="minorHAnsi"/>
        </w:rPr>
        <w:t>caterpillar</w:t>
      </w:r>
      <w:r w:rsidR="00F6423F" w:rsidRPr="00F326B1">
        <w:rPr>
          <w:rFonts w:cstheme="minorHAnsi"/>
        </w:rPr>
        <w:t xml:space="preserve"> colonies exposed to virus to show a stronger hemocyte response than those who </w:t>
      </w:r>
      <w:r w:rsidR="00311784" w:rsidRPr="00F326B1">
        <w:rPr>
          <w:rFonts w:cstheme="minorHAnsi"/>
        </w:rPr>
        <w:t>have</w:t>
      </w:r>
      <w:r w:rsidR="00F6423F" w:rsidRPr="00F326B1">
        <w:rPr>
          <w:rFonts w:cstheme="minorHAnsi"/>
        </w:rPr>
        <w:t xml:space="preserve"> not. Finally, </w:t>
      </w:r>
      <w:r w:rsidR="00680231" w:rsidRPr="00F326B1">
        <w:rPr>
          <w:rFonts w:cstheme="minorHAnsi"/>
        </w:rPr>
        <w:t>caterpillars exposed to virus when dissected should show a stronger hemocyte response than those that are not.</w:t>
      </w:r>
    </w:p>
    <w:p w14:paraId="13B27D1C" w14:textId="5250806A" w:rsidR="00E95ECC" w:rsidRPr="00F326B1" w:rsidRDefault="00DF4DD4" w:rsidP="00401D7E">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178BD743" w:rsidR="002E1CC5" w:rsidRPr="00F326B1" w:rsidRDefault="00261B8B" w:rsidP="002B33A9">
      <w:pPr>
        <w:spacing w:line="240" w:lineRule="auto"/>
        <w:ind w:firstLine="360"/>
        <w:rPr>
          <w:rFonts w:cstheme="minorHAnsi"/>
        </w:rPr>
      </w:pPr>
      <w:commentRangeStart w:id="0"/>
      <w:r w:rsidRPr="00F326B1">
        <w:rPr>
          <w:rFonts w:cstheme="minorHAnsi"/>
        </w:rPr>
        <w:t>The</w:t>
      </w:r>
      <w:commentRangeEnd w:id="0"/>
      <w:r w:rsidR="00426A98" w:rsidRPr="00F326B1">
        <w:rPr>
          <w:rStyle w:val="CommentReference"/>
          <w:rFonts w:cstheme="minorHAnsi"/>
        </w:rPr>
        <w:commentReference w:id="0"/>
      </w:r>
      <w:r w:rsidRPr="00F326B1">
        <w:rPr>
          <w:rFonts w:cstheme="minorHAnsi"/>
        </w:rPr>
        <w:t xml:space="preserve"> first generation of fall army worms </w:t>
      </w:r>
      <w:r w:rsidR="00340C13" w:rsidRPr="00F326B1">
        <w:rPr>
          <w:rFonts w:cstheme="minorHAnsi"/>
        </w:rPr>
        <w:t xml:space="preserve">were </w:t>
      </w:r>
      <w:r w:rsidRPr="00F326B1">
        <w:rPr>
          <w:rFonts w:cstheme="minorHAnsi"/>
        </w:rPr>
        <w:t>purchased</w:t>
      </w:r>
      <w:r w:rsidR="00340C13" w:rsidRPr="00F326B1">
        <w:rPr>
          <w:rFonts w:cstheme="minorHAnsi"/>
        </w:rPr>
        <w:t xml:space="preserve"> from </w:t>
      </w:r>
      <w:proofErr w:type="spellStart"/>
      <w:r w:rsidR="00340C13" w:rsidRPr="00F326B1">
        <w:rPr>
          <w:rFonts w:cstheme="minorHAnsi"/>
          <w:color w:val="000000" w:themeColor="text1"/>
        </w:rPr>
        <w:t>Benzon</w:t>
      </w:r>
      <w:proofErr w:type="spellEnd"/>
      <w:r w:rsidR="00340C13" w:rsidRPr="00F326B1">
        <w:rPr>
          <w:rFonts w:cstheme="minorHAnsi"/>
          <w:color w:val="000000" w:themeColor="text1"/>
        </w:rPr>
        <w:t xml:space="preserve"> Research </w:t>
      </w:r>
      <w:r w:rsidR="00123AA1" w:rsidRPr="00F326B1">
        <w:rPr>
          <w:rFonts w:cstheme="minorHAnsi"/>
          <w:color w:val="000000" w:themeColor="text1"/>
        </w:rPr>
        <w:t>Incorporated</w:t>
      </w:r>
      <w:r w:rsidR="00A04B6D" w:rsidRPr="00F326B1">
        <w:rPr>
          <w:rFonts w:cstheme="minorHAnsi"/>
          <w:color w:val="000000" w:themeColor="text1"/>
        </w:rPr>
        <w:t xml:space="preserve"> </w:t>
      </w:r>
      <w:r w:rsidR="00A04B6D" w:rsidRPr="00F326B1">
        <w:rPr>
          <w:rFonts w:cstheme="minorHAnsi"/>
          <w:color w:val="FF0000"/>
        </w:rPr>
        <w:t>(</w:t>
      </w:r>
      <w:r w:rsidR="007A0CD7" w:rsidRPr="00F326B1">
        <w:rPr>
          <w:rFonts w:cstheme="minorHAnsi"/>
          <w:color w:val="FF0000"/>
        </w:rPr>
        <w:t>cite</w:t>
      </w:r>
      <w:r w:rsidR="00A04B6D" w:rsidRPr="00F326B1">
        <w:rPr>
          <w:rFonts w:cstheme="minorHAnsi"/>
          <w:color w:val="FF0000"/>
        </w:rPr>
        <w:t>?)</w:t>
      </w:r>
      <w:r w:rsidRPr="00F326B1">
        <w:rPr>
          <w:rFonts w:cstheme="minorHAnsi"/>
          <w:color w:val="000000" w:themeColor="text1"/>
        </w:rPr>
        <w:t>.</w:t>
      </w:r>
      <w:r w:rsidR="00A04B6D" w:rsidRPr="00F326B1">
        <w:rPr>
          <w:rFonts w:cstheme="minorHAnsi"/>
          <w:color w:val="000000" w:themeColor="text1"/>
        </w:rPr>
        <w:t xml:space="preserve"> </w:t>
      </w:r>
      <w:r w:rsidR="00A04B6D" w:rsidRPr="00F326B1">
        <w:rPr>
          <w:rFonts w:cstheme="minorHAnsi"/>
        </w:rPr>
        <w:t>Caterpillars were reared on a mix of corn-based diet until fourth instars.</w:t>
      </w:r>
      <w:r w:rsidR="00E100D7" w:rsidRPr="00F326B1">
        <w:rPr>
          <w:rFonts w:cstheme="minorHAnsi"/>
        </w:rPr>
        <w:t xml:space="preserve"> </w:t>
      </w:r>
      <w:r w:rsidR="00A04B6D" w:rsidRPr="00F326B1">
        <w:rPr>
          <w:rFonts w:cstheme="minorHAnsi"/>
        </w:rPr>
        <w:t>For the first generation, c</w:t>
      </w:r>
      <w:r w:rsidR="00322107" w:rsidRPr="00F326B1">
        <w:rPr>
          <w:rFonts w:cstheme="minorHAnsi"/>
        </w:rPr>
        <w:t xml:space="preserve">aterpillars were split into </w:t>
      </w:r>
      <w:r w:rsidR="00BC5067" w:rsidRPr="00F326B1">
        <w:rPr>
          <w:rFonts w:cstheme="minorHAnsi"/>
        </w:rPr>
        <w:t>two</w:t>
      </w:r>
      <w:r w:rsidR="00FB4FEC" w:rsidRPr="00F326B1">
        <w:rPr>
          <w:rFonts w:cstheme="minorHAnsi"/>
        </w:rPr>
        <w:t xml:space="preserve"> treatments: 26</w:t>
      </w:r>
      <w:r w:rsidR="000945E6" w:rsidRPr="00F326B1">
        <w:rPr>
          <w:rFonts w:cstheme="minorHAnsi"/>
          <w:color w:val="333333"/>
          <w:shd w:val="clear" w:color="auto" w:fill="FFFFFF"/>
        </w:rPr>
        <w:t>°</w:t>
      </w:r>
      <w:r w:rsidR="00FB4FEC" w:rsidRPr="00F326B1">
        <w:rPr>
          <w:rFonts w:cstheme="minorHAnsi"/>
        </w:rPr>
        <w:t xml:space="preserve"> C</w:t>
      </w:r>
      <w:r w:rsidR="00BC5067" w:rsidRPr="00F326B1">
        <w:rPr>
          <w:rFonts w:cstheme="minorHAnsi"/>
        </w:rPr>
        <w:t xml:space="preserve"> and</w:t>
      </w:r>
      <w:r w:rsidR="00FB4FEC" w:rsidRPr="00F326B1">
        <w:rPr>
          <w:rFonts w:cstheme="minorHAnsi"/>
        </w:rPr>
        <w:t xml:space="preserve"> 31</w:t>
      </w:r>
      <w:r w:rsidR="000945E6" w:rsidRPr="00F326B1">
        <w:rPr>
          <w:rFonts w:cstheme="minorHAnsi"/>
          <w:color w:val="333333"/>
          <w:shd w:val="clear" w:color="auto" w:fill="FFFFFF"/>
        </w:rPr>
        <w:t>°</w:t>
      </w:r>
      <w:r w:rsidR="00FB4FEC" w:rsidRPr="00F326B1">
        <w:rPr>
          <w:rFonts w:cstheme="minorHAnsi"/>
        </w:rPr>
        <w:t xml:space="preserve"> C</w:t>
      </w:r>
      <w:r w:rsidR="008A7091" w:rsidRPr="00F326B1">
        <w:rPr>
          <w:rFonts w:cstheme="minorHAnsi"/>
        </w:rPr>
        <w:t xml:space="preserve">. </w:t>
      </w:r>
      <w:r w:rsidR="00BC5067" w:rsidRPr="00F326B1">
        <w:rPr>
          <w:rFonts w:cstheme="minorHAnsi"/>
        </w:rPr>
        <w:t>The 26</w:t>
      </w:r>
      <w:r w:rsidR="00BC5067" w:rsidRPr="00F326B1">
        <w:rPr>
          <w:rFonts w:cstheme="minorHAnsi"/>
          <w:color w:val="333333"/>
          <w:shd w:val="clear" w:color="auto" w:fill="FFFFFF"/>
        </w:rPr>
        <w:t>°</w:t>
      </w:r>
      <w:r w:rsidR="00BC5067" w:rsidRPr="00F326B1">
        <w:rPr>
          <w:rFonts w:cstheme="minorHAnsi"/>
        </w:rPr>
        <w:t xml:space="preserve"> C treatment was kept at 26</w:t>
      </w:r>
      <w:r w:rsidR="00BC5067" w:rsidRPr="00F326B1">
        <w:rPr>
          <w:rFonts w:cstheme="minorHAnsi"/>
          <w:color w:val="333333"/>
          <w:shd w:val="clear" w:color="auto" w:fill="FFFFFF"/>
        </w:rPr>
        <w:t>°</w:t>
      </w:r>
      <w:r w:rsidR="00BC5067" w:rsidRPr="00F326B1">
        <w:rPr>
          <w:rFonts w:cstheme="minorHAnsi"/>
        </w:rPr>
        <w:t xml:space="preserve"> C for 12 hours during the day and 16</w:t>
      </w:r>
      <w:r w:rsidR="00BC5067" w:rsidRPr="00F326B1">
        <w:rPr>
          <w:rFonts w:cstheme="minorHAnsi"/>
          <w:color w:val="333333"/>
          <w:shd w:val="clear" w:color="auto" w:fill="FFFFFF"/>
        </w:rPr>
        <w:t>°</w:t>
      </w:r>
      <w:r w:rsidR="00BC5067" w:rsidRPr="00F326B1">
        <w:rPr>
          <w:rFonts w:cstheme="minorHAnsi"/>
        </w:rPr>
        <w:t xml:space="preserve"> C at night while the 31</w:t>
      </w:r>
      <w:r w:rsidR="00BC5067" w:rsidRPr="00F326B1">
        <w:rPr>
          <w:rFonts w:cstheme="minorHAnsi"/>
          <w:color w:val="333333"/>
          <w:shd w:val="clear" w:color="auto" w:fill="FFFFFF"/>
        </w:rPr>
        <w:t>°</w:t>
      </w:r>
      <w:r w:rsidR="00BC5067" w:rsidRPr="00F326B1">
        <w:rPr>
          <w:rFonts w:cstheme="minorHAnsi"/>
        </w:rPr>
        <w:t xml:space="preserve"> C treatment was kept at 31</w:t>
      </w:r>
      <w:r w:rsidR="00BC5067" w:rsidRPr="00F326B1">
        <w:rPr>
          <w:rFonts w:cstheme="minorHAnsi"/>
          <w:color w:val="333333"/>
          <w:shd w:val="clear" w:color="auto" w:fill="FFFFFF"/>
        </w:rPr>
        <w:t>°</w:t>
      </w:r>
      <w:r w:rsidR="00BC5067" w:rsidRPr="00F326B1">
        <w:rPr>
          <w:rFonts w:cstheme="minorHAnsi"/>
        </w:rPr>
        <w:t xml:space="preserve"> C for 12 hours during the day and 21</w:t>
      </w:r>
      <w:r w:rsidR="00BC5067" w:rsidRPr="00F326B1">
        <w:rPr>
          <w:rFonts w:cstheme="minorHAnsi"/>
          <w:color w:val="333333"/>
          <w:shd w:val="clear" w:color="auto" w:fill="FFFFFF"/>
        </w:rPr>
        <w:t>°</w:t>
      </w:r>
      <w:r w:rsidR="00BC5067" w:rsidRPr="00F326B1">
        <w:rPr>
          <w:rFonts w:cstheme="minorHAnsi"/>
        </w:rPr>
        <w:t xml:space="preserve"> C at night. </w:t>
      </w:r>
      <w:r w:rsidR="008A7091" w:rsidRPr="00F326B1">
        <w:rPr>
          <w:rFonts w:cstheme="minorHAnsi"/>
        </w:rPr>
        <w:t xml:space="preserve">For each treatment, a dose response was initially performed to calculate the lethal dose of virus that 50% of the population dies at (LD50). We isolated and starved </w:t>
      </w:r>
      <w:r w:rsidR="00A04B6D" w:rsidRPr="00F326B1">
        <w:rPr>
          <w:rFonts w:cstheme="minorHAnsi"/>
        </w:rPr>
        <w:t xml:space="preserve">180 </w:t>
      </w:r>
      <w:r w:rsidR="008A7091" w:rsidRPr="00F326B1">
        <w:rPr>
          <w:rFonts w:cstheme="minorHAnsi"/>
        </w:rPr>
        <w:t xml:space="preserve">caterpillars for 24 hours to ensure consumption </w:t>
      </w:r>
      <w:r w:rsidR="00A04B6D" w:rsidRPr="00F326B1">
        <w:rPr>
          <w:rFonts w:cstheme="minorHAnsi"/>
        </w:rPr>
        <w:t>of virus</w:t>
      </w:r>
      <w:r w:rsidR="008A7091" w:rsidRPr="00F326B1">
        <w:rPr>
          <w:rFonts w:cstheme="minorHAnsi"/>
        </w:rPr>
        <w:t>. Caterpillars were then transferred to individual cups containing small cubes of diet</w:t>
      </w:r>
      <w:r w:rsidR="00A04B6D" w:rsidRPr="00F326B1">
        <w:rPr>
          <w:rFonts w:cstheme="minorHAnsi"/>
        </w:rPr>
        <w:t xml:space="preserve"> laced with</w:t>
      </w:r>
      <w:r w:rsidR="000F50CE" w:rsidRPr="00F326B1">
        <w:rPr>
          <w:rFonts w:cstheme="minorHAnsi"/>
        </w:rPr>
        <w:t xml:space="preserve"> 3 </w:t>
      </w:r>
      <w:proofErr w:type="spellStart"/>
      <w:r w:rsidR="000F50CE" w:rsidRPr="00F326B1">
        <w:rPr>
          <w:rStyle w:val="Strong"/>
          <w:rFonts w:cstheme="minorHAnsi"/>
          <w:b w:val="0"/>
          <w:bCs w:val="0"/>
          <w:color w:val="202122"/>
          <w:shd w:val="clear" w:color="auto" w:fill="FFFFFF"/>
        </w:rPr>
        <w:t>μl</w:t>
      </w:r>
      <w:proofErr w:type="spellEnd"/>
      <w:r w:rsidR="007718F9" w:rsidRPr="00F326B1">
        <w:rPr>
          <w:rStyle w:val="Strong"/>
          <w:rFonts w:cstheme="minorHAnsi"/>
          <w:b w:val="0"/>
          <w:bCs w:val="0"/>
          <w:color w:val="202122"/>
          <w:shd w:val="clear" w:color="auto" w:fill="FFFFFF"/>
        </w:rPr>
        <w:t xml:space="preserve"> of</w:t>
      </w:r>
      <w:r w:rsidR="00A04B6D" w:rsidRPr="00F326B1">
        <w:rPr>
          <w:rFonts w:cstheme="minorHAnsi"/>
          <w:b/>
          <w:bCs/>
        </w:rPr>
        <w:t xml:space="preserve"> </w:t>
      </w:r>
      <w:r w:rsidR="00A04B6D" w:rsidRPr="00F326B1">
        <w:rPr>
          <w:rFonts w:cstheme="minorHAnsi"/>
        </w:rPr>
        <w:t>virus</w:t>
      </w:r>
      <w:r w:rsidR="007718F9" w:rsidRPr="00F326B1">
        <w:rPr>
          <w:rFonts w:cstheme="minorHAnsi"/>
        </w:rPr>
        <w:t xml:space="preserve"> solutions</w:t>
      </w:r>
      <w:r w:rsidR="00A04B6D" w:rsidRPr="00F326B1">
        <w:rPr>
          <w:rFonts w:cstheme="minorHAnsi"/>
        </w:rPr>
        <w:t xml:space="preserve">. </w:t>
      </w:r>
      <w:r w:rsidR="000F50CE" w:rsidRPr="00F326B1">
        <w:rPr>
          <w:rFonts w:cstheme="minorHAnsi"/>
        </w:rPr>
        <w:t>T</w:t>
      </w:r>
      <w:r w:rsidR="008A7091" w:rsidRPr="00F326B1">
        <w:rPr>
          <w:rFonts w:cstheme="minorHAnsi"/>
        </w:rPr>
        <w:t>he dosage of virus rang</w:t>
      </w:r>
      <w:r w:rsidR="000F50CE" w:rsidRPr="00F326B1">
        <w:rPr>
          <w:rFonts w:cstheme="minorHAnsi"/>
        </w:rPr>
        <w:t>ed</w:t>
      </w:r>
      <w:r w:rsidR="008A7091" w:rsidRPr="00F326B1">
        <w:rPr>
          <w:rFonts w:cstheme="minorHAnsi"/>
        </w:rPr>
        <w:t xml:space="preserve"> from 100 </w:t>
      </w:r>
      <w:r w:rsidR="007718F9" w:rsidRPr="00F326B1">
        <w:rPr>
          <w:rFonts w:cstheme="minorHAnsi"/>
        </w:rPr>
        <w:t>cells/</w:t>
      </w:r>
      <w:proofErr w:type="spellStart"/>
      <w:r w:rsidR="007718F9" w:rsidRPr="00F326B1">
        <w:rPr>
          <w:rFonts w:cstheme="minorHAnsi"/>
        </w:rPr>
        <w:t>μL</w:t>
      </w:r>
      <w:proofErr w:type="spellEnd"/>
      <w:r w:rsidR="008A7091" w:rsidRPr="00F326B1">
        <w:rPr>
          <w:rFonts w:cstheme="minorHAnsi"/>
        </w:rPr>
        <w:t xml:space="preserve"> of virus to 10</w:t>
      </w:r>
      <w:r w:rsidR="008A7091" w:rsidRPr="00F326B1">
        <w:rPr>
          <w:rFonts w:cstheme="minorHAnsi"/>
          <w:vertAlign w:val="superscript"/>
        </w:rPr>
        <w:t xml:space="preserve">6 </w:t>
      </w:r>
      <w:r w:rsidR="007718F9" w:rsidRPr="00F326B1">
        <w:rPr>
          <w:rFonts w:cstheme="minorHAnsi"/>
        </w:rPr>
        <w:t>cells/</w:t>
      </w:r>
      <w:proofErr w:type="spellStart"/>
      <w:r w:rsidR="007718F9" w:rsidRPr="00F326B1">
        <w:rPr>
          <w:rFonts w:cstheme="minorHAnsi"/>
        </w:rPr>
        <w:t>μL</w:t>
      </w:r>
      <w:proofErr w:type="spellEnd"/>
      <w:r w:rsidR="008A7091" w:rsidRPr="00F326B1">
        <w:rPr>
          <w:rFonts w:cstheme="minorHAnsi"/>
        </w:rPr>
        <w:t xml:space="preserve"> of virus</w:t>
      </w:r>
      <w:r w:rsidR="00893CEC" w:rsidRPr="00F326B1">
        <w:rPr>
          <w:rFonts w:cstheme="minorHAnsi"/>
        </w:rPr>
        <w:t>, increasing by a factor of 10 for each</w:t>
      </w:r>
      <w:r w:rsidR="000F50CE" w:rsidRPr="00F326B1">
        <w:rPr>
          <w:rFonts w:cstheme="minorHAnsi"/>
        </w:rPr>
        <w:t xml:space="preserve"> virus</w:t>
      </w:r>
      <w:r w:rsidR="00893CEC" w:rsidRPr="00F326B1">
        <w:rPr>
          <w:rFonts w:cstheme="minorHAnsi"/>
        </w:rPr>
        <w:t xml:space="preserve"> treatment</w:t>
      </w:r>
      <w:r w:rsidR="008A7091" w:rsidRPr="00F326B1">
        <w:rPr>
          <w:rFonts w:cstheme="minorHAnsi"/>
        </w:rPr>
        <w:t xml:space="preserve">. </w:t>
      </w:r>
      <w:r w:rsidR="00893CEC" w:rsidRPr="00F326B1">
        <w:rPr>
          <w:rFonts w:cstheme="minorHAnsi"/>
        </w:rPr>
        <w:t>The control tray was dosed with DI water</w:t>
      </w:r>
      <w:r w:rsidR="000F50CE" w:rsidRPr="00F326B1">
        <w:rPr>
          <w:rFonts w:cstheme="minorHAnsi"/>
        </w:rPr>
        <w:t xml:space="preserve"> containing no virus</w:t>
      </w:r>
      <w:r w:rsidR="00893CEC" w:rsidRPr="00F326B1">
        <w:rPr>
          <w:rFonts w:cstheme="minorHAnsi"/>
        </w:rPr>
        <w:t xml:space="preserve"> to account for aversion to wet diet.</w:t>
      </w:r>
      <w:r w:rsidR="000F50CE" w:rsidRPr="00F326B1">
        <w:rPr>
          <w:rFonts w:cstheme="minorHAnsi"/>
        </w:rPr>
        <w:t xml:space="preserve"> We left caterpillars on with the virus (or water) laced cubes for another 24 hours to ensure full consumption of diet. Once the 24 hours had passed, caterpillars were transferred back </w:t>
      </w:r>
      <w:r w:rsidR="00B6290E" w:rsidRPr="00F326B1">
        <w:rPr>
          <w:rFonts w:cstheme="minorHAnsi"/>
        </w:rPr>
        <w:t>into individual containers half full of the corn-based diet</w:t>
      </w:r>
      <w:r w:rsidR="00CA367F" w:rsidRPr="00F326B1">
        <w:rPr>
          <w:rFonts w:cstheme="minorHAnsi"/>
        </w:rPr>
        <w:t>. The date of mortality or pupation was recorded for each individual for use in calculating the LD5</w:t>
      </w:r>
      <w:r w:rsidR="00C129BC" w:rsidRPr="00F326B1">
        <w:rPr>
          <w:rFonts w:cstheme="minorHAnsi"/>
        </w:rPr>
        <w:t xml:space="preserve">0 for the subsequent generation. </w:t>
      </w:r>
      <w:r w:rsidR="00223850" w:rsidRPr="00F326B1">
        <w:rPr>
          <w:rFonts w:cstheme="minorHAnsi"/>
        </w:rPr>
        <w:t xml:space="preserve">Once all caterpillars had pupated or died, individuals infected with virus were processed to collect remaining viral particles. This processed virus was then used to infect the next generation of caterpillars. </w:t>
      </w:r>
      <w:r w:rsidR="00322107" w:rsidRPr="00F326B1">
        <w:rPr>
          <w:rFonts w:cstheme="minorHAnsi"/>
        </w:rPr>
        <w:t>For individuals that survived infection and</w:t>
      </w:r>
      <w:r w:rsidR="00E100D7" w:rsidRPr="00F326B1">
        <w:rPr>
          <w:rFonts w:cstheme="minorHAnsi"/>
        </w:rPr>
        <w:t xml:space="preserve"> pupated, </w:t>
      </w:r>
      <w:r w:rsidR="003F1444" w:rsidRPr="00F326B1">
        <w:rPr>
          <w:rFonts w:cstheme="minorHAnsi"/>
        </w:rPr>
        <w:t>caterpillars were transferred</w:t>
      </w:r>
      <w:r w:rsidR="00E100D7" w:rsidRPr="00F326B1">
        <w:rPr>
          <w:rFonts w:cstheme="minorHAnsi"/>
        </w:rPr>
        <w:t xml:space="preserve"> to cages </w:t>
      </w:r>
      <w:r w:rsidR="002369F0" w:rsidRPr="00F326B1">
        <w:rPr>
          <w:rFonts w:cstheme="minorHAnsi"/>
        </w:rPr>
        <w:t>containing</w:t>
      </w:r>
      <w:r w:rsidR="00E100D7" w:rsidRPr="00F326B1">
        <w:rPr>
          <w:rFonts w:cstheme="minorHAnsi"/>
        </w:rPr>
        <w:t xml:space="preserve"> forty to sixty individuals to ensure reproduction.</w:t>
      </w:r>
      <w:r w:rsidR="00B6290E" w:rsidRPr="00F326B1">
        <w:rPr>
          <w:rFonts w:cstheme="minorHAnsi"/>
        </w:rPr>
        <w:t xml:space="preserve"> Eggs were collected every 24 hours and labeled as the next subsequent generation. </w:t>
      </w:r>
      <w:r w:rsidR="00902589" w:rsidRPr="00F326B1">
        <w:rPr>
          <w:rFonts w:cstheme="minorHAnsi"/>
        </w:rPr>
        <w:t>Neonates that emerged from the new generation were isolated into 1 oz cups filled with ½ ounce</w:t>
      </w:r>
      <w:r w:rsidR="00DC1EB0" w:rsidRPr="00F326B1">
        <w:rPr>
          <w:rFonts w:cstheme="minorHAnsi"/>
        </w:rPr>
        <w:t>s</w:t>
      </w:r>
      <w:r w:rsidR="00902589" w:rsidRPr="00F326B1">
        <w:rPr>
          <w:rFonts w:cstheme="minorHAnsi"/>
        </w:rPr>
        <w:t xml:space="preserve"> of diet</w:t>
      </w:r>
      <w:r w:rsidR="00DC1EB0" w:rsidRPr="00F326B1">
        <w:rPr>
          <w:rFonts w:cstheme="minorHAnsi"/>
        </w:rPr>
        <w:t>. Once the</w:t>
      </w:r>
      <w:r w:rsidR="00223850" w:rsidRPr="00F326B1">
        <w:rPr>
          <w:rFonts w:cstheme="minorHAnsi"/>
        </w:rPr>
        <w:t xml:space="preserve"> neonates grew into </w:t>
      </w:r>
      <w:r w:rsidR="00DC1EB0" w:rsidRPr="00F326B1">
        <w:rPr>
          <w:rFonts w:cstheme="minorHAnsi"/>
        </w:rPr>
        <w:t>fourth</w:t>
      </w:r>
      <w:r w:rsidR="00223850" w:rsidRPr="00F326B1">
        <w:rPr>
          <w:rFonts w:cstheme="minorHAnsi"/>
        </w:rPr>
        <w:t xml:space="preserve"> instars</w:t>
      </w:r>
      <w:r w:rsidR="00DC1EB0" w:rsidRPr="00F326B1">
        <w:rPr>
          <w:rFonts w:cstheme="minorHAnsi"/>
        </w:rPr>
        <w:t xml:space="preserve">, they were then </w:t>
      </w:r>
      <w:r w:rsidR="00223850" w:rsidRPr="00F326B1">
        <w:rPr>
          <w:rFonts w:cstheme="minorHAnsi"/>
        </w:rPr>
        <w:t>starved,</w:t>
      </w:r>
      <w:r w:rsidR="00DC1EB0" w:rsidRPr="00F326B1">
        <w:rPr>
          <w:rFonts w:cstheme="minorHAnsi"/>
        </w:rPr>
        <w:t xml:space="preserve"> and another dose response was performed to calculate the LD50 for that generation. This was repeated ever</w:t>
      </w:r>
      <w:r w:rsidR="0058634A" w:rsidRPr="00F326B1">
        <w:rPr>
          <w:rFonts w:cstheme="minorHAnsi"/>
        </w:rPr>
        <w:t>y</w:t>
      </w:r>
      <w:r w:rsidR="00DC1EB0" w:rsidRPr="00F326B1">
        <w:rPr>
          <w:rFonts w:cstheme="minorHAnsi"/>
        </w:rPr>
        <w:t xml:space="preserve"> generation</w:t>
      </w:r>
      <w:r w:rsidR="00223850" w:rsidRPr="00F326B1">
        <w:rPr>
          <w:rFonts w:cstheme="minorHAnsi"/>
        </w:rPr>
        <w:t xml:space="preserve"> infecting each subsequent generation with virus collected from the previous generation.</w:t>
      </w:r>
      <w:r w:rsidR="00DC1EB0" w:rsidRPr="00F326B1">
        <w:rPr>
          <w:rFonts w:cstheme="minorHAnsi"/>
        </w:rPr>
        <w:t xml:space="preserve"> </w:t>
      </w:r>
    </w:p>
    <w:p w14:paraId="5EB1FA69" w14:textId="10B4F952" w:rsidR="005941F0" w:rsidRPr="00F326B1" w:rsidRDefault="001A052C" w:rsidP="003A2DB4">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passed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needles.</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in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72 hour treatments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olution was then placed on a Hemocytometer</w:t>
      </w:r>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197BDD" w:rsidRPr="00F326B1">
        <w:rPr>
          <w:rFonts w:cstheme="minorHAnsi"/>
          <w:color w:val="FF0000"/>
          <w:shd w:val="clear" w:color="auto" w:fill="FFFFFF"/>
        </w:rPr>
        <w:t xml:space="preserve">(MODEL OF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lastRenderedPageBreak/>
        <w:t>Machine Learning</w:t>
      </w:r>
    </w:p>
    <w:p w14:paraId="147D4801" w14:textId="1BF89D21"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r w:rsidR="00DC6FD5" w:rsidRPr="00F326B1">
        <w:rPr>
          <w:rFonts w:cstheme="minorHAnsi"/>
          <w:color w:val="000000" w:themeColor="text1"/>
          <w:shd w:val="clear" w:color="auto" w:fill="FFFFFF"/>
        </w:rPr>
        <w:t xml:space="preserve">. Additional photos were taken off of the grid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 xml:space="preserve">Light intake and camera zoom was varied for each set of photos to account for differences when capturing photos. </w:t>
      </w:r>
      <w:r w:rsidR="00604958" w:rsidRPr="00F326B1">
        <w:rPr>
          <w:rFonts w:cstheme="minorHAnsi"/>
          <w:color w:val="000000" w:themeColor="text1"/>
          <w:shd w:val="clear" w:color="auto" w:fill="FFFFFF"/>
        </w:rPr>
        <w:t>500 photos were collected taken for use in training and validating the model.</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12"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7C350DD9" w:rsidR="003A2DB4" w:rsidRPr="00F326B1" w:rsidRDefault="0068284F" w:rsidP="00860B5A">
      <w:pPr>
        <w:spacing w:line="240" w:lineRule="auto"/>
        <w:ind w:firstLine="360"/>
        <w:rPr>
          <w:rFonts w:cstheme="minorHAnsi"/>
        </w:rPr>
      </w:pPr>
      <w:r w:rsidRPr="00F326B1">
        <w:rPr>
          <w:rFonts w:cstheme="minorHAnsi"/>
        </w:rPr>
        <w:t>Photos were randomly separated into training, validation, and testing with 70% of photos entered as</w:t>
      </w:r>
      <w:r w:rsidR="00860B5A" w:rsidRPr="00F326B1">
        <w:rPr>
          <w:rFonts w:cstheme="minorHAnsi"/>
        </w:rPr>
        <w:t xml:space="preserve"> </w:t>
      </w:r>
      <w:r w:rsidRPr="00F326B1">
        <w:rPr>
          <w:rFonts w:cstheme="minorHAnsi"/>
        </w:rPr>
        <w:t xml:space="preserve">training data, 20% as validation, and 10% as test photos to ensure data was accurately </w:t>
      </w:r>
      <w:r w:rsidR="008C53FB" w:rsidRPr="00F326B1">
        <w:rPr>
          <w:rFonts w:cstheme="minorHAnsi"/>
        </w:rPr>
        <w:t>read</w:t>
      </w:r>
      <w:r w:rsidRPr="00F326B1">
        <w:rPr>
          <w:rFonts w:cstheme="minorHAnsi"/>
        </w:rPr>
        <w:t xml:space="preserve">. </w:t>
      </w:r>
      <w:r w:rsidR="00B66C59" w:rsidRPr="00F326B1">
        <w:rPr>
          <w:rFonts w:cstheme="minorHAnsi"/>
        </w:rPr>
        <w:t xml:space="preserve">Training data was used to train the models, the validation set was used during training to estimate the current model accuracy and help prevent overfitting, and the test set was used once training finished to measure how accurate each algorithm was when counting hemocytes. </w:t>
      </w:r>
      <w:r w:rsidR="00806811" w:rsidRPr="00F326B1">
        <w:rPr>
          <w:rFonts w:cstheme="minorHAnsi"/>
        </w:rPr>
        <w:t xml:space="preserve">After data was sorted, the photos labeled training were augmented to increase the size of the </w:t>
      </w:r>
      <w:r w:rsidR="00860B5A" w:rsidRPr="00F326B1">
        <w:rPr>
          <w:rFonts w:cstheme="minorHAnsi"/>
        </w:rPr>
        <w:t>dataset. Data in training was then augmented to flip 180 degrees to accou</w:t>
      </w:r>
      <w:r w:rsidR="00C27565" w:rsidRPr="00F326B1">
        <w:rPr>
          <w:rFonts w:cstheme="minorHAnsi"/>
        </w:rPr>
        <w:t>nt for any unusual orientation of hemocytes and better account for changes in light. The contrast of photos was further exaggerated to ensure hemocyte detection could occur even with different levels of exposure. This tripled the size of our training data. Models were then trained twice, once with and once without the training data to determine if the additional computational time required to train more photos was beneficial</w:t>
      </w:r>
      <w:r w:rsidR="00B66C59" w:rsidRPr="00F326B1">
        <w:rPr>
          <w:rFonts w:cstheme="minorHAnsi"/>
        </w:rPr>
        <w:t xml:space="preserve"> to the overall accuracy</w:t>
      </w:r>
      <w:r w:rsidR="00C27565" w:rsidRPr="00F326B1">
        <w:rPr>
          <w:rFonts w:cstheme="minorHAnsi"/>
        </w:rPr>
        <w:t>.</w:t>
      </w:r>
    </w:p>
    <w:p w14:paraId="53AD8CEB" w14:textId="34A29AEF"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V5</w:t>
      </w:r>
      <w:r w:rsidR="001C533A" w:rsidRPr="00F326B1">
        <w:rPr>
          <w:rFonts w:cstheme="minorHAnsi"/>
        </w:rPr>
        <w:t>x</w:t>
      </w:r>
      <w:r w:rsidR="004A26BD" w:rsidRPr="00F326B1">
        <w:rPr>
          <w:rFonts w:cstheme="minorHAnsi"/>
        </w:rPr>
        <w:t xml:space="preserve"> and YOLOV8</w:t>
      </w:r>
      <w:r w:rsidR="001C533A" w:rsidRPr="00F326B1">
        <w:rPr>
          <w:rFonts w:cstheme="minorHAnsi"/>
        </w:rPr>
        <w:t>x</w:t>
      </w:r>
      <w:r w:rsidR="004A26BD" w:rsidRPr="00F326B1">
        <w:rPr>
          <w:rFonts w:cstheme="minorHAnsi"/>
        </w:rPr>
        <w:t xml:space="preserve">) were </w:t>
      </w:r>
      <w:r w:rsidR="00150573" w:rsidRPr="00F326B1">
        <w:rPr>
          <w:rFonts w:cstheme="minorHAnsi"/>
        </w:rPr>
        <w:t xml:space="preserve">used to represent single-shot detectors. </w:t>
      </w:r>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w:t>
      </w:r>
      <w:commentRangeStart w:id="1"/>
      <w:r w:rsidR="00BA74B7" w:rsidRPr="00F326B1">
        <w:rPr>
          <w:rFonts w:cstheme="minorHAnsi"/>
        </w:rPr>
        <w:t xml:space="preserve"> </w:t>
      </w:r>
      <w:commentRangeEnd w:id="1"/>
      <w:r w:rsidR="00BA74B7" w:rsidRPr="00F326B1">
        <w:rPr>
          <w:rStyle w:val="CommentReference"/>
          <w:rFonts w:cstheme="minorHAnsi"/>
        </w:rPr>
        <w:commentReference w:id="1"/>
      </w:r>
      <w:r w:rsidR="00BA74B7" w:rsidRPr="00F326B1">
        <w:rPr>
          <w:rFonts w:cstheme="minorHAnsi"/>
        </w:rPr>
        <w:t>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6A270CF8" w:rsidR="00C47D83" w:rsidRPr="00F326B1" w:rsidRDefault="00FB537E" w:rsidP="00C27565">
      <w:pPr>
        <w:spacing w:line="240" w:lineRule="auto"/>
        <w:ind w:firstLine="360"/>
        <w:rPr>
          <w:rFonts w:cstheme="minorHAnsi"/>
        </w:rPr>
      </w:pPr>
      <w:r w:rsidRPr="00F326B1">
        <w:rPr>
          <w:rFonts w:cstheme="minorHAnsi"/>
        </w:rPr>
        <w:t>All models were trained using two NVIDIA V100S GPUs, each with 32 GB of memory.</w:t>
      </w:r>
      <w:r w:rsidR="001204D2" w:rsidRPr="00F326B1">
        <w:rPr>
          <w:rFonts w:cstheme="minorHAnsi"/>
        </w:rPr>
        <w:t xml:space="preserve"> Additionally, all photos were condensed to a size of 1280 x 1280 pixels to reduce the overall training time. Batch sizes were kept constant at 8 across all models to better measure training times.</w:t>
      </w:r>
      <w:r w:rsidRPr="00F326B1">
        <w:rPr>
          <w:rFonts w:cstheme="minorHAnsi"/>
        </w:rPr>
        <w:t xml:space="preserve"> </w:t>
      </w:r>
      <w:r w:rsidR="000A53FF" w:rsidRPr="00F326B1">
        <w:rPr>
          <w:rFonts w:cstheme="minorHAnsi"/>
        </w:rPr>
        <w:t>Models were validated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Once training and validation of models had occurred,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the Mean Average P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w:lastRenderedPageBreak/>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178F2A41" w:rsidR="004338E4" w:rsidRPr="00F326B1" w:rsidRDefault="00BB6332" w:rsidP="00401D7E">
      <w:pPr>
        <w:spacing w:line="240" w:lineRule="auto"/>
        <w:rPr>
          <w:rFonts w:cstheme="minorHAnsi"/>
        </w:rPr>
      </w:pPr>
      <w:r w:rsidRPr="00F326B1">
        <w:rPr>
          <w:rFonts w:cstheme="minorHAnsi"/>
        </w:rPr>
        <w:tab/>
        <w:t>Once all models were trained, the model with the highest mAP50 was used for counting and further comparisons. Counting was compared by taking the</w:t>
      </w:r>
      <w:r w:rsidR="00BB5F8B" w:rsidRPr="00F326B1">
        <w:rPr>
          <w:rFonts w:cstheme="minorHAnsi"/>
        </w:rPr>
        <w:t xml:space="preserve"> best</w:t>
      </w:r>
      <w:r w:rsidRPr="00F326B1">
        <w:rPr>
          <w:rFonts w:cstheme="minorHAnsi"/>
        </w:rPr>
        <w:t xml:space="preserve"> model</w:t>
      </w:r>
      <w:r w:rsidR="00BB5F8B" w:rsidRPr="00F326B1">
        <w:rPr>
          <w:rFonts w:cstheme="minorHAnsi"/>
        </w:rPr>
        <w:t>’s</w:t>
      </w:r>
      <w:r w:rsidRPr="00F326B1">
        <w:rPr>
          <w:rFonts w:cstheme="minorHAnsi"/>
        </w:rPr>
        <w:t xml:space="preserve"> outputs on detections and comparing them to manual annotations on the test data. </w:t>
      </w:r>
      <w:r w:rsidR="00091B46" w:rsidRPr="00F326B1">
        <w:rPr>
          <w:rFonts w:cstheme="minorHAnsi"/>
        </w:rPr>
        <w:t>Temperature treatments were initially compared using all photos regardless of infection status</w:t>
      </w:r>
      <w:r w:rsidR="004649D5" w:rsidRPr="00F326B1">
        <w:rPr>
          <w:rFonts w:cstheme="minorHAnsi"/>
        </w:rPr>
        <w:t xml:space="preserve"> and a T-test was performed to test for significance</w:t>
      </w:r>
      <w:r w:rsidR="00091B46" w:rsidRPr="00F326B1">
        <w:rPr>
          <w:rFonts w:cstheme="minorHAnsi"/>
        </w:rPr>
        <w:t>.</w:t>
      </w:r>
      <w:r w:rsidR="004649D5" w:rsidRPr="00F326B1">
        <w:rPr>
          <w:rFonts w:cstheme="minorHAnsi"/>
        </w:rPr>
        <w:t xml:space="preserve"> Once all photos were cropped down to the hemocytometer square, counts were </w:t>
      </w:r>
      <w:r w:rsidR="003E4F81" w:rsidRPr="00F326B1">
        <w:rPr>
          <w:rFonts w:cstheme="minorHAnsi"/>
        </w:rPr>
        <w:t>remade,</w:t>
      </w:r>
      <w:r w:rsidR="00D058D0" w:rsidRPr="00F326B1">
        <w:rPr>
          <w:rFonts w:cstheme="minorHAnsi"/>
        </w:rPr>
        <w:t xml:space="preserve"> and another T-test was performed to compare hemocyte counts.</w:t>
      </w:r>
      <w:r w:rsidR="00091B46" w:rsidRPr="00F326B1">
        <w:rPr>
          <w:rFonts w:cstheme="minorHAnsi"/>
        </w:rPr>
        <w:t xml:space="preserve"> Once comparisons between temperatures had been performed, the </w:t>
      </w:r>
      <w:r w:rsidR="00D058D0" w:rsidRPr="00F326B1">
        <w:rPr>
          <w:rFonts w:cstheme="minorHAnsi"/>
        </w:rPr>
        <w:t>cropped photos were</w:t>
      </w:r>
      <w:r w:rsidR="00091B46" w:rsidRPr="00F326B1">
        <w:rPr>
          <w:rFonts w:cstheme="minorHAnsi"/>
        </w:rPr>
        <w:t xml:space="preserve"> further broken up into temperature and infection status</w:t>
      </w:r>
      <w:r w:rsidR="004649D5" w:rsidRPr="00F326B1">
        <w:rPr>
          <w:rFonts w:cstheme="minorHAnsi"/>
        </w:rPr>
        <w:t xml:space="preserve"> and</w:t>
      </w:r>
      <w:r w:rsidR="00D058D0" w:rsidRPr="00F326B1">
        <w:rPr>
          <w:rFonts w:cstheme="minorHAnsi"/>
        </w:rPr>
        <w:t xml:space="preserve"> counts were plotted. An </w:t>
      </w:r>
      <w:commentRangeStart w:id="2"/>
      <w:r w:rsidR="00694866" w:rsidRPr="00F326B1">
        <w:rPr>
          <w:rFonts w:cstheme="minorHAnsi"/>
        </w:rPr>
        <w:t>analysis of covariance</w:t>
      </w:r>
      <w:r w:rsidR="00D058D0" w:rsidRPr="00F326B1">
        <w:rPr>
          <w:rFonts w:cstheme="minorHAnsi"/>
        </w:rPr>
        <w:t xml:space="preserve"> </w:t>
      </w:r>
      <w:commentRangeEnd w:id="2"/>
      <w:r w:rsidR="00694866" w:rsidRPr="00F326B1">
        <w:rPr>
          <w:rStyle w:val="CommentReference"/>
          <w:rFonts w:cstheme="minorHAnsi"/>
        </w:rPr>
        <w:commentReference w:id="2"/>
      </w:r>
      <w:r w:rsidR="00D058D0" w:rsidRPr="00F326B1">
        <w:rPr>
          <w:rFonts w:cstheme="minorHAnsi"/>
        </w:rPr>
        <w:t xml:space="preserve">was </w:t>
      </w:r>
      <w:r w:rsidR="00694866" w:rsidRPr="00F326B1">
        <w:rPr>
          <w:rFonts w:cstheme="minorHAnsi"/>
        </w:rPr>
        <w:t>performed</w:t>
      </w:r>
      <w:r w:rsidR="00D058D0" w:rsidRPr="00F326B1">
        <w:rPr>
          <w:rFonts w:cstheme="minorHAnsi"/>
        </w:rPr>
        <w:t xml:space="preserve"> </w:t>
      </w:r>
      <w:r w:rsidR="00694866" w:rsidRPr="00F326B1">
        <w:rPr>
          <w:rFonts w:cstheme="minorHAnsi"/>
        </w:rPr>
        <w:t xml:space="preserve">to calculate the significance of the data.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4B7EB6FF"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model had a</w:t>
      </w:r>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Faster-RCNN model, </w:t>
      </w:r>
      <w:r w:rsidR="008D5325" w:rsidRPr="00F326B1">
        <w:rPr>
          <w:rFonts w:cstheme="minorHAnsi"/>
        </w:rPr>
        <w:t xml:space="preserve">both YOLOv5 and YOLOV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 xml:space="preserve">YOLOV8 trained on augmented photos had a slightly higher mAP50 of 0.01, but a lower </w:t>
      </w:r>
      <w:r w:rsidR="009C5ECF" w:rsidRPr="00F326B1">
        <w:rPr>
          <w:rFonts w:cstheme="minorHAnsi"/>
        </w:rPr>
        <w:t xml:space="preserve">mAP50-95 compared to YOLOV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V8 was used for counting hemocytes</w:t>
      </w:r>
      <w:r w:rsidR="00BB6332" w:rsidRPr="00F326B1">
        <w:rPr>
          <w:rFonts w:cstheme="minorHAnsi"/>
        </w:rPr>
        <w:t xml:space="preserve"> and any further analysis</w:t>
      </w:r>
      <w:r w:rsidR="00CA14F7" w:rsidRPr="00F326B1">
        <w:rPr>
          <w:rFonts w:cstheme="minorHAnsi"/>
        </w:rPr>
        <w:t xml:space="preserve"> present in photos.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hile computers were able to detect hemocytes on the same photos in less time.</w:t>
      </w:r>
    </w:p>
    <w:p w14:paraId="1516438A" w14:textId="581B6478"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3"/>
      <w:r w:rsidR="00776922" w:rsidRPr="00F326B1">
        <w:rPr>
          <w:rFonts w:cstheme="minorHAnsi"/>
        </w:rPr>
        <w:t>When using uncropped photos</w:t>
      </w:r>
      <w:r w:rsidR="00A857E1" w:rsidRPr="00F326B1">
        <w:rPr>
          <w:rFonts w:cstheme="minorHAnsi"/>
        </w:rPr>
        <w:t xml:space="preserve"> </w:t>
      </w:r>
      <w:commentRangeEnd w:id="3"/>
      <w:r w:rsidR="00461F5C">
        <w:rPr>
          <w:rStyle w:val="CommentReference"/>
        </w:rPr>
        <w:commentReference w:id="3"/>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62.16 (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 and the 31 °C had an average of 29.65</w:t>
      </w:r>
      <w:r w:rsidR="00A857E1" w:rsidRPr="00F326B1">
        <w:rPr>
          <w:rFonts w:cstheme="minorHAnsi"/>
          <w:color w:val="000000" w:themeColor="text1"/>
          <w:shd w:val="clear" w:color="auto" w:fill="FFFFFF"/>
        </w:rPr>
        <w:t xml:space="preserve"> hemocytes</w:t>
      </w:r>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4"/>
      <w:r w:rsidRPr="00F326B1">
        <w:rPr>
          <w:rFonts w:cstheme="minorHAnsi"/>
          <w:color w:val="000000" w:themeColor="text1"/>
          <w:shd w:val="clear" w:color="auto" w:fill="FFFFFF"/>
        </w:rPr>
        <w:t>Further</w:t>
      </w:r>
      <w:commentRangeEnd w:id="4"/>
      <w:r w:rsidRPr="00F326B1">
        <w:rPr>
          <w:rStyle w:val="CommentReference"/>
          <w:rFonts w:cstheme="minorHAnsi"/>
        </w:rPr>
        <w:commentReference w:id="4"/>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08565290" w:rsidR="00F326B1" w:rsidRPr="00F326B1" w:rsidRDefault="004A2925" w:rsidP="00F326B1">
      <w:pPr>
        <w:spacing w:line="240" w:lineRule="auto"/>
        <w:ind w:firstLine="720"/>
        <w:rPr>
          <w:rFonts w:cstheme="minorHAnsi"/>
        </w:rPr>
      </w:pPr>
      <w:r>
        <w:rPr>
          <w:rFonts w:cstheme="minorHAnsi"/>
        </w:rPr>
        <w:t xml:space="preserve">Using models to count was significantly faster than counting by hand. This has the potential to save numerous hours of work counting and sifting through large amounts of immune response data. While the detection is not always accurately, the predictions always trend close to a 1 to 1 line and often only differ by one or two hemocytes, making it a great tool for predicting trends in counts. All models had a lower detection time than a person counting, </w:t>
      </w:r>
      <w:r w:rsidR="00EB383E" w:rsidRPr="00F326B1">
        <w:rPr>
          <w:rFonts w:cstheme="minorHAnsi"/>
        </w:rPr>
        <w:t>Based on our results, unless computational power is a limiting factor, YOLOv8 is the best model to use</w:t>
      </w:r>
      <w:r w:rsidR="009B0360" w:rsidRPr="00F326B1">
        <w:rPr>
          <w:rFonts w:cstheme="minorHAnsi"/>
        </w:rPr>
        <w:t xml:space="preserve"> </w:t>
      </w:r>
      <w:r w:rsidR="00C156F1" w:rsidRPr="00F326B1">
        <w:rPr>
          <w:rFonts w:cstheme="minorHAnsi"/>
        </w:rPr>
        <w:t>when detecting hemocytes</w:t>
      </w:r>
      <w:r w:rsidR="00EB383E" w:rsidRPr="00F326B1">
        <w:rPr>
          <w:rFonts w:cstheme="minorHAnsi"/>
        </w:rPr>
        <w:t xml:space="preserve">. When compared to YOLOv5 and Faster-RCNN, YOLOv8 had higher accuracy and </w:t>
      </w:r>
      <w:r w:rsidR="006503DE" w:rsidRPr="00F326B1">
        <w:rPr>
          <w:rFonts w:cstheme="minorHAnsi"/>
        </w:rPr>
        <w:t xml:space="preserve">very short detection times overall. </w:t>
      </w:r>
      <w:r w:rsidR="00701804" w:rsidRPr="00F326B1">
        <w:rPr>
          <w:rFonts w:cstheme="minorHAnsi"/>
        </w:rPr>
        <w:t xml:space="preserve">It is unsurprising that </w:t>
      </w:r>
      <w:r w:rsidR="006503DE" w:rsidRPr="00F326B1">
        <w:rPr>
          <w:rFonts w:cstheme="minorHAnsi"/>
        </w:rPr>
        <w:t>YOLOv8 is</w:t>
      </w:r>
      <w:r w:rsidR="00701804" w:rsidRPr="00F326B1">
        <w:rPr>
          <w:rFonts w:cstheme="minorHAnsi"/>
        </w:rPr>
        <w:t xml:space="preserve"> the most accurate compared to other</w:t>
      </w:r>
      <w:r w:rsidR="007476F3" w:rsidRPr="00F326B1">
        <w:rPr>
          <w:rFonts w:cstheme="minorHAnsi"/>
        </w:rPr>
        <w:t xml:space="preserve"> single-stage</w:t>
      </w:r>
      <w:r w:rsidR="00701804" w:rsidRPr="00F326B1">
        <w:rPr>
          <w:rFonts w:cstheme="minorHAnsi"/>
        </w:rPr>
        <w:t xml:space="preserve"> models as it is the most recent model in the YOLO family and is</w:t>
      </w:r>
      <w:r w:rsidR="00811F79" w:rsidRPr="00F326B1">
        <w:rPr>
          <w:rFonts w:cstheme="minorHAnsi"/>
        </w:rPr>
        <w:t xml:space="preserve"> predicted to be</w:t>
      </w:r>
      <w:r w:rsidR="00701804" w:rsidRPr="00F326B1">
        <w:rPr>
          <w:rFonts w:cstheme="minorHAnsi"/>
        </w:rPr>
        <w:t xml:space="preserve"> more accurate</w:t>
      </w:r>
      <w:r w:rsidR="00811F79" w:rsidRPr="00F326B1">
        <w:rPr>
          <w:rFonts w:cstheme="minorHAnsi"/>
        </w:rPr>
        <w:t xml:space="preserve"> on the COCO dataset</w:t>
      </w:r>
      <w:r w:rsidR="007476F3" w:rsidRPr="00F326B1">
        <w:rPr>
          <w:rFonts w:cstheme="minorHAnsi"/>
        </w:rPr>
        <w:t xml:space="preserve"> when compared to the others</w:t>
      </w:r>
      <w:r w:rsidR="00C2063B" w:rsidRPr="00F326B1">
        <w:rPr>
          <w:rFonts w:cstheme="minorHAnsi"/>
        </w:rPr>
        <w:t xml:space="preserve"> </w:t>
      </w:r>
      <w:r w:rsidR="00811F79" w:rsidRPr="00F326B1">
        <w:rPr>
          <w:rFonts w:cstheme="minorHAnsi"/>
        </w:rPr>
        <w:t>(</w:t>
      </w:r>
      <w:proofErr w:type="spellStart"/>
      <w:r w:rsidR="00811F79" w:rsidRPr="00F326B1">
        <w:rPr>
          <w:rFonts w:cstheme="minorHAnsi"/>
        </w:rPr>
        <w:t>Jocher</w:t>
      </w:r>
      <w:proofErr w:type="spellEnd"/>
      <w:r w:rsidR="00811F79" w:rsidRPr="00F326B1">
        <w:rPr>
          <w:rFonts w:cstheme="minorHAnsi"/>
        </w:rPr>
        <w:t xml:space="preserve"> et al., 2023)</w:t>
      </w:r>
      <w:r w:rsidR="00C2063B" w:rsidRPr="00F326B1">
        <w:rPr>
          <w:rFonts w:cstheme="minorHAnsi"/>
        </w:rPr>
        <w:t xml:space="preserve">. It is surprising that YOLO is more accurate </w:t>
      </w:r>
      <w:r w:rsidR="004A015A" w:rsidRPr="00F326B1">
        <w:rPr>
          <w:rFonts w:cstheme="minorHAnsi"/>
        </w:rPr>
        <w:t>than</w:t>
      </w:r>
      <w:r w:rsidR="00C2063B" w:rsidRPr="00F326B1">
        <w:rPr>
          <w:rFonts w:cstheme="minorHAnsi"/>
        </w:rPr>
        <w:t xml:space="preserve"> Faster-</w:t>
      </w:r>
      <w:r w:rsidR="00F326B1" w:rsidRPr="00F326B1">
        <w:rPr>
          <w:rFonts w:cstheme="minorHAnsi"/>
        </w:rPr>
        <w:t>RCNN, however,</w:t>
      </w:r>
      <w:r w:rsidR="00C2063B" w:rsidRPr="00F326B1">
        <w:rPr>
          <w:rFonts w:cstheme="minorHAnsi"/>
        </w:rPr>
        <w:t xml:space="preserve"> </w:t>
      </w:r>
      <w:r w:rsidR="00062AD9" w:rsidRPr="00F326B1">
        <w:rPr>
          <w:rFonts w:cstheme="minorHAnsi"/>
        </w:rPr>
        <w:t xml:space="preserve">due to YOLO being </w:t>
      </w:r>
      <w:r w:rsidR="004A015A" w:rsidRPr="00F326B1">
        <w:rPr>
          <w:rFonts w:cstheme="minorHAnsi"/>
        </w:rPr>
        <w:t>a one-stage</w:t>
      </w:r>
      <w:r w:rsidR="00062AD9" w:rsidRPr="00F326B1">
        <w:rPr>
          <w:rFonts w:cstheme="minorHAnsi"/>
        </w:rPr>
        <w:t xml:space="preserve"> model</w:t>
      </w:r>
      <w:r w:rsidR="004A015A" w:rsidRPr="00F326B1">
        <w:rPr>
          <w:rFonts w:cstheme="minorHAnsi"/>
        </w:rPr>
        <w:t xml:space="preserve"> instead of two</w:t>
      </w:r>
      <w:r w:rsidR="00F326B1" w:rsidRPr="00F326B1">
        <w:rPr>
          <w:rFonts w:cstheme="minorHAnsi"/>
        </w:rPr>
        <w:t>-stage detector</w:t>
      </w:r>
      <w:r w:rsidR="00062AD9" w:rsidRPr="00F326B1">
        <w:rPr>
          <w:rFonts w:cstheme="minorHAnsi"/>
        </w:rPr>
        <w:t xml:space="preserve">. This could be due in part to background contrast and with Faster-RCNN being an older model. </w:t>
      </w:r>
      <w:r w:rsidR="000749F5" w:rsidRPr="00F326B1">
        <w:rPr>
          <w:rFonts w:cstheme="minorHAnsi"/>
        </w:rPr>
        <w:t xml:space="preserve">More </w:t>
      </w:r>
      <w:r w:rsidR="00F326B1" w:rsidRPr="00F326B1">
        <w:rPr>
          <w:rFonts w:cstheme="minorHAnsi"/>
        </w:rPr>
        <w:t>surprising,</w:t>
      </w:r>
      <w:r w:rsidR="000749F5" w:rsidRPr="00F326B1">
        <w:rPr>
          <w:rFonts w:cstheme="minorHAnsi"/>
        </w:rPr>
        <w:t xml:space="preserve"> however</w:t>
      </w:r>
      <w:r w:rsidR="00297EEF" w:rsidRPr="00F326B1">
        <w:rPr>
          <w:rFonts w:cstheme="minorHAnsi"/>
        </w:rPr>
        <w:t>,</w:t>
      </w:r>
      <w:r w:rsidR="000749F5" w:rsidRPr="00F326B1">
        <w:rPr>
          <w:rFonts w:cstheme="minorHAnsi"/>
        </w:rPr>
        <w:t xml:space="preserve"> was how little</w:t>
      </w:r>
      <w:r w:rsidR="00297EEF" w:rsidRPr="00F326B1">
        <w:rPr>
          <w:rFonts w:cstheme="minorHAnsi"/>
        </w:rPr>
        <w:t xml:space="preserve"> augmenting the training data changed the overall accuracy of predictions. The addition of augmented photos has been shown to improve predictions in other studies (Shorten &amp; </w:t>
      </w:r>
      <w:proofErr w:type="spellStart"/>
      <w:r w:rsidR="00297EEF" w:rsidRPr="00F326B1">
        <w:rPr>
          <w:rFonts w:cstheme="minorHAnsi"/>
        </w:rPr>
        <w:t>Khoshgoftaar</w:t>
      </w:r>
      <w:proofErr w:type="spellEnd"/>
      <w:r w:rsidR="00297EEF" w:rsidRPr="00F326B1">
        <w:rPr>
          <w:rFonts w:cstheme="minorHAnsi"/>
        </w:rPr>
        <w:t xml:space="preserve">, 2019). </w:t>
      </w:r>
      <w:r w:rsidR="00845CDC" w:rsidRPr="00F326B1">
        <w:rPr>
          <w:rFonts w:cstheme="minorHAnsi"/>
        </w:rPr>
        <w:t xml:space="preserve">This likely indicates that our data was not augmented enough during training. More augmentation than changing contrast and flipping photos horizontally may be required </w:t>
      </w:r>
      <w:r w:rsidR="006960AA" w:rsidRPr="00F326B1">
        <w:rPr>
          <w:rFonts w:cstheme="minorHAnsi"/>
        </w:rPr>
        <w:t>to see a significant increase in changing parameters. Additionally, reducing brightness may have led to photos where features were lost, making it harder for the machine to accurately predict the location of hemocytes within the photos.</w:t>
      </w:r>
    </w:p>
    <w:p w14:paraId="19BCD4A3" w14:textId="12B42210"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00F326B1">
        <w:rPr>
          <w:rFonts w:cstheme="minorHAnsi"/>
          <w:color w:val="000000" w:themeColor="text1"/>
          <w:shd w:val="clear" w:color="auto" w:fill="FFFFFF"/>
        </w:rPr>
        <w:t>°C</w:t>
      </w:r>
      <w:r w:rsidR="00461F5C">
        <w:rPr>
          <w:rFonts w:cstheme="minorHAnsi"/>
          <w:color w:val="000000" w:themeColor="text1"/>
          <w:shd w:val="clear" w:color="auto" w:fill="FFFFFF"/>
        </w:rPr>
        <w:t xml:space="preserve"> treatment showed a higher immune response compared to the 31 </w:t>
      </w:r>
      <w:r w:rsidR="00461F5C" w:rsidRPr="00F326B1">
        <w:rPr>
          <w:rFonts w:cstheme="minorHAnsi"/>
          <w:color w:val="000000" w:themeColor="text1"/>
          <w:shd w:val="clear" w:color="auto" w:fill="FFFFFF"/>
        </w:rPr>
        <w:t>°C</w:t>
      </w:r>
      <w:r w:rsidR="00461F5C">
        <w:rPr>
          <w:rFonts w:cstheme="minorHAnsi"/>
          <w:color w:val="000000" w:themeColor="text1"/>
          <w:shd w:val="clear" w:color="auto" w:fill="FFFFFF"/>
        </w:rPr>
        <w:t xml:space="preserve">. </w:t>
      </w:r>
      <w:r w:rsidR="00E95A9D">
        <w:rPr>
          <w:rFonts w:cstheme="minorHAnsi"/>
          <w:color w:val="000000" w:themeColor="text1"/>
          <w:shd w:val="clear" w:color="auto" w:fill="FFFFFF"/>
        </w:rPr>
        <w:t>While previous studies have shown infected insects tend to prefer hotter temperatures, this could mean that caterpillars raised at the 31</w:t>
      </w:r>
      <w:r w:rsidR="00E95A9D" w:rsidRPr="00F326B1">
        <w:rPr>
          <w:rFonts w:cstheme="minorHAnsi"/>
          <w:color w:val="000000" w:themeColor="text1"/>
          <w:shd w:val="clear" w:color="auto" w:fill="FFFFFF"/>
        </w:rPr>
        <w:t>°C</w:t>
      </w:r>
      <w:r w:rsidR="00E95A9D">
        <w:rPr>
          <w:rFonts w:cstheme="minorHAnsi"/>
          <w:color w:val="000000" w:themeColor="text1"/>
          <w:shd w:val="clear" w:color="auto" w:fill="FFFFFF"/>
        </w:rPr>
        <w:t xml:space="preserve"> treatment must dedicate more energy into surviving temperatures when compared to mounting an immune response </w:t>
      </w:r>
      <w:r w:rsidR="00E95A9D">
        <w:t>(</w:t>
      </w:r>
      <w:proofErr w:type="spellStart"/>
      <w:r w:rsidR="00E95A9D">
        <w:t>Catalán</w:t>
      </w:r>
      <w:proofErr w:type="spellEnd"/>
      <w:r w:rsidR="00E95A9D">
        <w:t xml:space="preserve"> et al., 2012)</w:t>
      </w:r>
      <w:r w:rsidR="0010534D">
        <w:t xml:space="preserve">. </w:t>
      </w:r>
      <w:r w:rsidR="00C14B1A">
        <w:t>Photos cropped to the hemocytometer squares</w:t>
      </w:r>
      <w:r w:rsidR="0010534D">
        <w:t xml:space="preserve"> showed no significance between temperature treatments. </w:t>
      </w:r>
      <w:r w:rsidR="00C14B1A">
        <w:t xml:space="preserve">Cropping to the hemocytometer squares helps eliminate bias from camera zoom meaning that the significance found on uncropped photos could be an error due to the irregular area captured. </w:t>
      </w:r>
    </w:p>
    <w:p w14:paraId="40ADD7E8" w14:textId="5769A103" w:rsidR="00C57CFE" w:rsidRDefault="00C57CFE" w:rsidP="00F326B1">
      <w:pPr>
        <w:spacing w:line="240" w:lineRule="auto"/>
        <w:ind w:firstLine="720"/>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raise the immune response inside the caterpillar to better fight off infection. </w:t>
      </w:r>
      <w:r w:rsidR="00623F70">
        <w:t>Comparing across temperatures, the 26</w:t>
      </w:r>
      <w:r w:rsidR="001A3B5B" w:rsidRPr="00F326B1">
        <w:rPr>
          <w:rFonts w:cstheme="minorHAnsi"/>
          <w:color w:val="000000" w:themeColor="text1"/>
          <w:shd w:val="clear" w:color="auto" w:fill="FFFFFF"/>
        </w:rPr>
        <w:t>°C</w:t>
      </w:r>
      <w:r w:rsidR="00623F70">
        <w:t xml:space="preserve"> and 31 </w:t>
      </w:r>
      <w:r w:rsidR="001A3B5B" w:rsidRPr="00F326B1">
        <w:rPr>
          <w:rFonts w:cstheme="minorHAnsi"/>
          <w:color w:val="000000" w:themeColor="text1"/>
          <w:shd w:val="clear" w:color="auto" w:fill="FFFFFF"/>
        </w:rPr>
        <w:t>°C</w:t>
      </w:r>
      <w:r w:rsidR="001A3B5B">
        <w:rPr>
          <w:rFonts w:cstheme="minorHAnsi"/>
          <w:color w:val="000000" w:themeColor="text1"/>
          <w:shd w:val="clear" w:color="auto" w:fill="FFFFFF"/>
        </w:rPr>
        <w:t xml:space="preserve"> </w:t>
      </w:r>
      <w:r w:rsidR="00623F70">
        <w:t xml:space="preserve">infected coevolved showed no significant difference between treatments. This </w:t>
      </w:r>
      <w:r w:rsidR="004A2925">
        <w:t>may mean</w:t>
      </w:r>
      <w:r w:rsidR="00623F70">
        <w:t xml:space="preserve"> that populations of fall armyworms that coevolve with their virus are able to </w:t>
      </w:r>
      <w:r w:rsidR="008F1555">
        <w:t>put up similar immune responses</w:t>
      </w:r>
      <w:r w:rsidR="00623F70">
        <w:t xml:space="preserve"> regardless of </w:t>
      </w:r>
      <w:r w:rsidR="008F1555">
        <w:t xml:space="preserve">the temperature they are at. </w:t>
      </w:r>
      <w:r w:rsidR="008268F5">
        <w:t>Other studies have shown insects raised at different temperatures have varying susceptibilities to pathogens, but a wider spread of temperatures are often used and results vary between hosts and viruses (</w:t>
      </w:r>
      <w:proofErr w:type="spellStart"/>
      <w:r w:rsidR="008268F5">
        <w:t>Mastore</w:t>
      </w:r>
      <w:proofErr w:type="spellEnd"/>
      <w:r w:rsidR="008268F5">
        <w:t xml:space="preserve"> et al., 2019). The uninfected coevolved showed higher hemocyte counts in the 26</w:t>
      </w:r>
      <w:r w:rsidR="001A3B5B" w:rsidRPr="00F326B1">
        <w:rPr>
          <w:rFonts w:cstheme="minorHAnsi"/>
          <w:color w:val="000000" w:themeColor="text1"/>
          <w:shd w:val="clear" w:color="auto" w:fill="FFFFFF"/>
        </w:rPr>
        <w:t>°C</w:t>
      </w:r>
      <w:r w:rsidR="008268F5">
        <w:t xml:space="preserve"> populations, </w:t>
      </w:r>
      <w:r w:rsidR="00DF4F93">
        <w:t xml:space="preserve">meaning </w:t>
      </w:r>
      <w:r w:rsidR="004F1822">
        <w:t xml:space="preserve">that coevolved caterpillars at colder temperatures may be able to provide more resources at a given point to </w:t>
      </w:r>
      <w:r w:rsidR="001A3B5B">
        <w:t>defend</w:t>
      </w:r>
      <w:r w:rsidR="004F1822">
        <w:t xml:space="preserve"> against pathogens.</w:t>
      </w:r>
      <w:r w:rsidR="001A3B5B">
        <w:t xml:space="preserve"> The control population showed higher hemocyte counts in the 31</w:t>
      </w:r>
      <w:r w:rsidR="001A3B5B" w:rsidRPr="00F326B1">
        <w:rPr>
          <w:rFonts w:cstheme="minorHAnsi"/>
          <w:color w:val="000000" w:themeColor="text1"/>
          <w:shd w:val="clear" w:color="auto" w:fill="FFFFFF"/>
        </w:rPr>
        <w:t>°C</w:t>
      </w:r>
      <w:r w:rsidR="001A3B5B">
        <w:t xml:space="preserve"> uninfected control, but the 26</w:t>
      </w:r>
      <w:r w:rsidR="001A3B5B" w:rsidRPr="00F326B1">
        <w:rPr>
          <w:rFonts w:cstheme="minorHAnsi"/>
          <w:color w:val="000000" w:themeColor="text1"/>
          <w:shd w:val="clear" w:color="auto" w:fill="FFFFFF"/>
        </w:rPr>
        <w:t>°C</w:t>
      </w:r>
      <w:r w:rsidR="001A3B5B">
        <w:t xml:space="preserve"> treatment showed higher hemocytes in the 26</w:t>
      </w:r>
      <w:r w:rsidR="001A3B5B" w:rsidRPr="00F326B1">
        <w:rPr>
          <w:rFonts w:cstheme="minorHAnsi"/>
          <w:color w:val="000000" w:themeColor="text1"/>
          <w:shd w:val="clear" w:color="auto" w:fill="FFFFFF"/>
        </w:rPr>
        <w:t>°C</w:t>
      </w:r>
      <w:r w:rsidR="001A3B5B">
        <w:t xml:space="preserve"> infected control. Additionally, these contrasting results may be due to lack of total samples for the control treatments, or to errors when collecting hemocytes. </w:t>
      </w:r>
    </w:p>
    <w:p w14:paraId="57703F11" w14:textId="2F0CDF83" w:rsidR="001A3B5B" w:rsidRDefault="00691512" w:rsidP="00F326B1">
      <w:pPr>
        <w:spacing w:line="240" w:lineRule="auto"/>
        <w:ind w:firstLine="720"/>
      </w:pPr>
      <w:r>
        <w:lastRenderedPageBreak/>
        <w:t>Here we successfully have used machine learning to count and estimate immune response in fall armyworms. While YOLOv8 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how pathogens will act as biocontrol agents, and can potentially save farmers from millions in damage. </w:t>
      </w:r>
      <w:r w:rsidR="00104E4A" w:rsidRPr="00104E4A">
        <w:rPr>
          <w:color w:val="FF0000"/>
        </w:rPr>
        <w:t>This is very weak but I am very tired</w:t>
      </w:r>
      <w:r w:rsidR="00BA059C">
        <w:t>.</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7DA5E906" w:rsidR="002C7212" w:rsidRDefault="002346AD" w:rsidP="003C68EA">
      <w:pPr>
        <w:tabs>
          <w:tab w:val="left" w:pos="2095"/>
        </w:tabs>
        <w:spacing w:line="240" w:lineRule="auto"/>
      </w:pPr>
      <w:r w:rsidRPr="00297EEF">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 xml:space="preserve">uniquely shaped hemocytes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63F82FA"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lastRenderedPageBreak/>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4A1D8068" w:rsidR="00C340CA" w:rsidRDefault="00C340CA" w:rsidP="00C340CA">
            <w:pPr>
              <w:tabs>
                <w:tab w:val="left" w:pos="2095"/>
              </w:tabs>
            </w:pPr>
            <w:r>
              <w:t>Yolo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09C1C303" w:rsidR="00C340CA" w:rsidRDefault="00C340CA" w:rsidP="00C340CA">
            <w:pPr>
              <w:tabs>
                <w:tab w:val="left" w:pos="2095"/>
              </w:tabs>
            </w:pPr>
            <w:r>
              <w:t xml:space="preserve">Yolo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77777777" w:rsidR="00C340CA" w:rsidRDefault="00C340CA" w:rsidP="00C340CA">
            <w:pPr>
              <w:tabs>
                <w:tab w:val="left" w:pos="2095"/>
              </w:tabs>
            </w:pPr>
          </w:p>
        </w:tc>
        <w:tc>
          <w:tcPr>
            <w:tcW w:w="1368" w:type="dxa"/>
          </w:tcPr>
          <w:p w14:paraId="17A7C6B7" w14:textId="77777777" w:rsidR="00C340CA" w:rsidRDefault="00C340CA" w:rsidP="00C340CA">
            <w:pPr>
              <w:tabs>
                <w:tab w:val="left" w:pos="2095"/>
              </w:tabs>
            </w:pPr>
          </w:p>
        </w:tc>
        <w:tc>
          <w:tcPr>
            <w:tcW w:w="1368" w:type="dxa"/>
          </w:tcPr>
          <w:p w14:paraId="1FF84639" w14:textId="2946CBCE" w:rsidR="00C340CA" w:rsidRDefault="00C340CA" w:rsidP="00C340CA">
            <w:pPr>
              <w:tabs>
                <w:tab w:val="left" w:pos="2095"/>
              </w:tabs>
            </w:pPr>
            <w:r>
              <w:t>0.981</w:t>
            </w:r>
          </w:p>
        </w:tc>
        <w:tc>
          <w:tcPr>
            <w:tcW w:w="1587" w:type="dxa"/>
          </w:tcPr>
          <w:p w14:paraId="12AABDB8" w14:textId="732748E0" w:rsidR="00C340CA" w:rsidRDefault="00C340CA" w:rsidP="00C340CA">
            <w:pPr>
              <w:tabs>
                <w:tab w:val="left" w:pos="2095"/>
              </w:tabs>
            </w:pPr>
            <w:r>
              <w:t xml:space="preserve"> </w:t>
            </w:r>
          </w:p>
        </w:tc>
        <w:tc>
          <w:tcPr>
            <w:tcW w:w="1310" w:type="dxa"/>
          </w:tcPr>
          <w:p w14:paraId="3B3CFA7C" w14:textId="64A494BD" w:rsidR="00C340CA" w:rsidRDefault="00C340CA" w:rsidP="00C340CA">
            <w:pPr>
              <w:tabs>
                <w:tab w:val="left" w:pos="2095"/>
              </w:tabs>
            </w:pPr>
            <w:r>
              <w:t>15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7777777" w:rsidR="00C340CA" w:rsidRDefault="00C340CA" w:rsidP="00C340CA">
            <w:pPr>
              <w:tabs>
                <w:tab w:val="left" w:pos="2095"/>
              </w:tabs>
            </w:pPr>
          </w:p>
        </w:tc>
        <w:tc>
          <w:tcPr>
            <w:tcW w:w="1368" w:type="dxa"/>
          </w:tcPr>
          <w:p w14:paraId="16F6C54D" w14:textId="77777777" w:rsidR="00C340CA" w:rsidRDefault="00C340CA" w:rsidP="00C340CA">
            <w:pPr>
              <w:tabs>
                <w:tab w:val="left" w:pos="2095"/>
              </w:tabs>
            </w:pPr>
          </w:p>
        </w:tc>
        <w:tc>
          <w:tcPr>
            <w:tcW w:w="1368" w:type="dxa"/>
          </w:tcPr>
          <w:p w14:paraId="13FBCE4D" w14:textId="77777777" w:rsidR="00C340CA" w:rsidRDefault="00C340CA" w:rsidP="00C340CA">
            <w:pPr>
              <w:tabs>
                <w:tab w:val="left" w:pos="2095"/>
              </w:tabs>
            </w:pPr>
          </w:p>
        </w:tc>
        <w:tc>
          <w:tcPr>
            <w:tcW w:w="1368" w:type="dxa"/>
          </w:tcPr>
          <w:p w14:paraId="44812F5F" w14:textId="1A7F0BDC" w:rsidR="00C340CA" w:rsidRDefault="00C340CA" w:rsidP="00C340CA">
            <w:pPr>
              <w:tabs>
                <w:tab w:val="left" w:pos="2095"/>
              </w:tabs>
            </w:pPr>
          </w:p>
        </w:tc>
        <w:tc>
          <w:tcPr>
            <w:tcW w:w="1587" w:type="dxa"/>
          </w:tcPr>
          <w:p w14:paraId="2B031DAA" w14:textId="19326521" w:rsidR="00C340CA" w:rsidRPr="004E292F" w:rsidRDefault="00C340CA" w:rsidP="00C340CA">
            <w:pPr>
              <w:tabs>
                <w:tab w:val="left" w:pos="2095"/>
              </w:tabs>
              <w:rPr>
                <w:color w:val="FF0000"/>
              </w:rPr>
            </w:pPr>
          </w:p>
        </w:tc>
        <w:tc>
          <w:tcPr>
            <w:tcW w:w="1310" w:type="dxa"/>
          </w:tcPr>
          <w:p w14:paraId="3195C78B" w14:textId="0B6B5958" w:rsidR="00C340CA" w:rsidRDefault="00C340CA" w:rsidP="00C340CA">
            <w:pPr>
              <w:tabs>
                <w:tab w:val="left" w:pos="2095"/>
              </w:tabs>
            </w:pP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2691E7F6"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5"/>
      <w:commentRangeStart w:id="6"/>
      <w:r>
        <w:t>data augmentation.</w:t>
      </w:r>
      <w:commentRangeEnd w:id="5"/>
      <w:r>
        <w:rPr>
          <w:rStyle w:val="CommentReference"/>
        </w:rPr>
        <w:commentReference w:id="5"/>
      </w:r>
      <w:commentRangeEnd w:id="6"/>
      <w:r w:rsidR="00881439">
        <w:rPr>
          <w:rStyle w:val="CommentReference"/>
        </w:rPr>
        <w:commentReference w:id="6"/>
      </w:r>
      <w:r>
        <w:t xml:space="preserve"> The training size increased to </w:t>
      </w:r>
      <w:r w:rsidR="007E5284">
        <w:t xml:space="preserve">1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777777" w:rsidR="00881439" w:rsidRDefault="00881439" w:rsidP="008E0CF9">
            <w:pPr>
              <w:tabs>
                <w:tab w:val="left" w:pos="2095"/>
              </w:tabs>
            </w:pPr>
            <w:r>
              <w:t>Yolov5</w:t>
            </w:r>
          </w:p>
        </w:tc>
        <w:tc>
          <w:tcPr>
            <w:tcW w:w="1270" w:type="dxa"/>
          </w:tcPr>
          <w:p w14:paraId="59185D21" w14:textId="0E977B41" w:rsidR="00881439" w:rsidRDefault="00104E4A" w:rsidP="008E0CF9">
            <w:pPr>
              <w:tabs>
                <w:tab w:val="left" w:pos="2095"/>
              </w:tabs>
            </w:pPr>
            <w:r>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77777777" w:rsidR="00881439" w:rsidRDefault="00881439" w:rsidP="008E0CF9">
            <w:pPr>
              <w:tabs>
                <w:tab w:val="left" w:pos="2095"/>
              </w:tabs>
            </w:pPr>
            <w:r>
              <w:t xml:space="preserve">Yolo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77777777" w:rsidR="00881439" w:rsidRDefault="00881439" w:rsidP="008E0CF9">
            <w:pPr>
              <w:tabs>
                <w:tab w:val="left" w:pos="2095"/>
              </w:tabs>
            </w:pPr>
          </w:p>
        </w:tc>
        <w:tc>
          <w:tcPr>
            <w:tcW w:w="1270" w:type="dxa"/>
          </w:tcPr>
          <w:p w14:paraId="57573D1D" w14:textId="27A2620B" w:rsidR="00881439" w:rsidRDefault="00881439" w:rsidP="008E0CF9">
            <w:pPr>
              <w:tabs>
                <w:tab w:val="left" w:pos="2095"/>
              </w:tabs>
            </w:pP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77777777" w:rsidR="00881439" w:rsidRDefault="00881439" w:rsidP="008E0CF9">
            <w:pPr>
              <w:tabs>
                <w:tab w:val="left" w:pos="2095"/>
              </w:tabs>
            </w:pPr>
            <w:r>
              <w:t>15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7F8F4C75"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 2 is 31)</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3CE042FE"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 2 is 31)</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lastRenderedPageBreak/>
        <w:t>Acknowledgements</w:t>
      </w:r>
      <w:r w:rsidR="005961E5" w:rsidRPr="005961E5">
        <w:rPr>
          <w:b/>
          <w:bCs/>
        </w:rPr>
        <w:t>:</w:t>
      </w:r>
    </w:p>
    <w:p w14:paraId="2B85662C" w14:textId="4B232601" w:rsidR="005961E5" w:rsidRPr="005961E5" w:rsidRDefault="005961E5" w:rsidP="005961E5">
      <w:pPr>
        <w:spacing w:line="240" w:lineRule="auto"/>
      </w:pPr>
      <w:r>
        <w:t xml:space="preserve">We 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00254ADC" w14:textId="77777777" w:rsidR="00BA059C" w:rsidRDefault="00BA059C" w:rsidP="00BA059C">
      <w:pPr>
        <w:spacing w:line="240" w:lineRule="auto"/>
        <w:ind w:left="450" w:hanging="475"/>
      </w:pPr>
      <w:r>
        <w:t xml:space="preserve">Ali, A., Luttrell, R. G., &amp; Schneider, J. C. (1990). Effects of Temperature and Larval Diet on Development of the Fall Armyworm (Lepidoptera: </w:t>
      </w:r>
      <w:proofErr w:type="spellStart"/>
      <w:r>
        <w:t>Noctuidae</w:t>
      </w:r>
      <w:proofErr w:type="spellEnd"/>
      <w:r>
        <w:t xml:space="preserve">). </w:t>
      </w:r>
      <w:r>
        <w:rPr>
          <w:i/>
          <w:iCs/>
        </w:rPr>
        <w:t>Annals of the Entomological Society of America</w:t>
      </w:r>
      <w:r>
        <w:t xml:space="preserve">, </w:t>
      </w:r>
      <w:r>
        <w:rPr>
          <w:i/>
          <w:iCs/>
        </w:rPr>
        <w:t>83</w:t>
      </w:r>
      <w:r>
        <w:t xml:space="preserve">(4), 725–733. </w:t>
      </w:r>
      <w:hyperlink r:id="rId20" w:history="1">
        <w:r>
          <w:rPr>
            <w:rStyle w:val="Hyperlink"/>
          </w:rPr>
          <w:t>https://doi.org/10.1093/aesa/83.4.725</w:t>
        </w:r>
      </w:hyperlink>
    </w:p>
    <w:p w14:paraId="31B598F0" w14:textId="77777777" w:rsidR="00BA059C" w:rsidRDefault="00BA059C" w:rsidP="00BA059C">
      <w:pPr>
        <w:spacing w:line="240" w:lineRule="auto"/>
        <w:ind w:left="450"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1EB8FFD0" w14:textId="77777777" w:rsidR="00BA059C" w:rsidRDefault="00BA059C" w:rsidP="00BA059C">
      <w:pPr>
        <w:spacing w:line="240" w:lineRule="auto"/>
        <w:ind w:left="450"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2" w:history="1">
        <w:r>
          <w:rPr>
            <w:rStyle w:val="Hyperlink"/>
          </w:rPr>
          <w:t>https://doi.org/10.1016/j.jinsphys.2011.10.001</w:t>
        </w:r>
      </w:hyperlink>
    </w:p>
    <w:p w14:paraId="3A3AA182" w14:textId="77777777" w:rsidR="00BA059C" w:rsidRDefault="00BA059C" w:rsidP="00BA059C">
      <w:pPr>
        <w:spacing w:line="240" w:lineRule="auto"/>
        <w:ind w:left="450"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7652D4FC" w14:textId="77777777" w:rsidR="00BA059C" w:rsidRDefault="00BA059C" w:rsidP="00BA059C">
      <w:pPr>
        <w:spacing w:line="240" w:lineRule="auto"/>
        <w:ind w:left="450" w:hanging="475"/>
      </w:pPr>
      <w:proofErr w:type="spellStart"/>
      <w:r>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3" w:history="1">
        <w:r>
          <w:rPr>
            <w:rStyle w:val="Hyperlink"/>
          </w:rPr>
          <w:t>https://doi.org/10.1016/S0022-1910(98)00013-4</w:t>
        </w:r>
      </w:hyperlink>
    </w:p>
    <w:p w14:paraId="62C1C2CD" w14:textId="77777777" w:rsidR="00BA059C" w:rsidRDefault="00BA059C" w:rsidP="00BA059C">
      <w:pPr>
        <w:spacing w:line="240" w:lineRule="auto"/>
        <w:ind w:left="450"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4" w:history="1">
        <w:r>
          <w:rPr>
            <w:rStyle w:val="Hyperlink"/>
          </w:rPr>
          <w:t>https://doi.org/10.48550/arXiv.1504.08083</w:t>
        </w:r>
      </w:hyperlink>
    </w:p>
    <w:p w14:paraId="3E5B2B08" w14:textId="77777777" w:rsidR="00BA059C" w:rsidRDefault="00BA059C" w:rsidP="00BA059C">
      <w:pPr>
        <w:spacing w:line="240" w:lineRule="auto"/>
        <w:ind w:left="450"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5" w:history="1">
        <w:r>
          <w:rPr>
            <w:rStyle w:val="Hyperlink"/>
          </w:rPr>
          <w:t>https://doi.org/10.1371/journal.pone.0165632</w:t>
        </w:r>
      </w:hyperlink>
    </w:p>
    <w:p w14:paraId="4A8EB5B6" w14:textId="77777777" w:rsidR="00BA059C" w:rsidRDefault="00BA059C" w:rsidP="00BA059C">
      <w:pPr>
        <w:spacing w:line="240" w:lineRule="auto"/>
        <w:ind w:left="450"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26" w:history="1">
        <w:r>
          <w:rPr>
            <w:rStyle w:val="Hyperlink"/>
          </w:rPr>
          <w:t>https://doi.org/10.5281/zenodo.3908559</w:t>
        </w:r>
      </w:hyperlink>
    </w:p>
    <w:p w14:paraId="5FDDDEDB" w14:textId="77777777" w:rsidR="00BA059C" w:rsidRDefault="00BA059C" w:rsidP="00BA059C">
      <w:pPr>
        <w:spacing w:line="240" w:lineRule="auto"/>
        <w:ind w:left="450" w:hanging="475"/>
      </w:pPr>
      <w:proofErr w:type="spellStart"/>
      <w:r>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27" w:history="1">
        <w:r>
          <w:rPr>
            <w:rStyle w:val="Hyperlink"/>
          </w:rPr>
          <w:t>https://github.com/ultralytics/ultralytics</w:t>
        </w:r>
      </w:hyperlink>
    </w:p>
    <w:p w14:paraId="5DBB6C4C" w14:textId="77777777" w:rsidR="00BA059C" w:rsidRDefault="00BA059C" w:rsidP="00BA059C">
      <w:pPr>
        <w:spacing w:line="240" w:lineRule="auto"/>
        <w:ind w:left="450"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28" w:history="1">
        <w:r>
          <w:rPr>
            <w:rStyle w:val="Hyperlink"/>
          </w:rPr>
          <w:t>https://doi.org/10.1016/S0965-1748(02)00092-9</w:t>
        </w:r>
      </w:hyperlink>
    </w:p>
    <w:p w14:paraId="7A36794C" w14:textId="77777777" w:rsidR="00BA059C" w:rsidRDefault="00BA059C" w:rsidP="00BA059C">
      <w:pPr>
        <w:spacing w:line="240" w:lineRule="auto"/>
        <w:ind w:left="450" w:hanging="475"/>
      </w:pPr>
      <w:r>
        <w:lastRenderedPageBreak/>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16D842B6" w14:textId="77777777" w:rsidR="00BA059C" w:rsidRDefault="00BA059C" w:rsidP="00BA059C">
      <w:pPr>
        <w:spacing w:line="240" w:lineRule="auto"/>
        <w:ind w:left="450"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29" w:history="1">
        <w:r>
          <w:rPr>
            <w:rStyle w:val="Hyperlink"/>
          </w:rPr>
          <w:t>https://doi.org/10.1016/j.eswa.2021.114602</w:t>
        </w:r>
      </w:hyperlink>
    </w:p>
    <w:p w14:paraId="0183FB64" w14:textId="77777777" w:rsidR="00BA059C" w:rsidRDefault="00BA059C" w:rsidP="00BA059C">
      <w:pPr>
        <w:spacing w:line="240" w:lineRule="auto"/>
        <w:ind w:left="450"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0" w:history="1">
        <w:r>
          <w:rPr>
            <w:rStyle w:val="Hyperlink"/>
          </w:rPr>
          <w:t>https://doi.org/10.1016/j.jtherbio.2018.11.006</w:t>
        </w:r>
      </w:hyperlink>
    </w:p>
    <w:p w14:paraId="3F4FD271" w14:textId="77777777" w:rsidR="00BA059C" w:rsidRDefault="00BA059C" w:rsidP="00BA059C">
      <w:pPr>
        <w:spacing w:line="240" w:lineRule="auto"/>
        <w:ind w:left="450"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1" w:history="1">
        <w:r>
          <w:rPr>
            <w:rStyle w:val="Hyperlink"/>
          </w:rPr>
          <w:t>https://doi.org/10.1155/2020/3189691</w:t>
        </w:r>
      </w:hyperlink>
    </w:p>
    <w:p w14:paraId="74490BD8" w14:textId="77777777" w:rsidR="00BA059C" w:rsidRDefault="00BA059C" w:rsidP="00BA059C">
      <w:pPr>
        <w:spacing w:line="240" w:lineRule="auto"/>
        <w:ind w:left="450"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2" w:history="1">
        <w:r>
          <w:rPr>
            <w:rStyle w:val="Hyperlink"/>
          </w:rPr>
          <w:t>https://doi.org/10.1016/j.trsl.2017.12.004</w:t>
        </w:r>
      </w:hyperlink>
    </w:p>
    <w:p w14:paraId="31585E1F" w14:textId="77777777" w:rsidR="00BA059C" w:rsidRDefault="00BA059C" w:rsidP="00BA059C">
      <w:pPr>
        <w:spacing w:line="240" w:lineRule="auto"/>
        <w:ind w:left="450"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33" w:history="1">
        <w:r>
          <w:rPr>
            <w:rStyle w:val="Hyperlink"/>
          </w:rPr>
          <w:t>https://doi.org/10.1109/ICICoS51170.2020.9299024</w:t>
        </w:r>
      </w:hyperlink>
    </w:p>
    <w:p w14:paraId="261FA075" w14:textId="77777777" w:rsidR="00BA059C" w:rsidRDefault="00BA059C" w:rsidP="00BA059C">
      <w:pPr>
        <w:spacing w:line="240" w:lineRule="auto"/>
        <w:ind w:left="450"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34" w:history="1">
        <w:r>
          <w:rPr>
            <w:rStyle w:val="Hyperlink"/>
          </w:rPr>
          <w:t>https://doi.org/10.1109/CVPR.2016.91</w:t>
        </w:r>
      </w:hyperlink>
    </w:p>
    <w:p w14:paraId="265B7023" w14:textId="77777777" w:rsidR="00BA059C" w:rsidRDefault="00BA059C" w:rsidP="00BA059C">
      <w:pPr>
        <w:spacing w:line="240" w:lineRule="auto"/>
        <w:ind w:left="450"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5" w:history="1">
        <w:r>
          <w:rPr>
            <w:rStyle w:val="Hyperlink"/>
          </w:rPr>
          <w:t>https://doi.org/10.4236/jcc.2022.101006</w:t>
        </w:r>
      </w:hyperlink>
    </w:p>
    <w:p w14:paraId="1CE9BB12" w14:textId="77777777" w:rsidR="00BA059C" w:rsidRDefault="00BA059C" w:rsidP="00BA059C">
      <w:pPr>
        <w:spacing w:line="240" w:lineRule="auto"/>
        <w:ind w:left="450" w:hanging="475"/>
      </w:pPr>
      <w:r>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36" w:history="1">
        <w:r>
          <w:rPr>
            <w:rStyle w:val="Hyperlink"/>
          </w:rPr>
          <w:t>https://doi.org/10.48550/arXiv.1506.01497</w:t>
        </w:r>
      </w:hyperlink>
    </w:p>
    <w:p w14:paraId="4DBA5889" w14:textId="77777777" w:rsidR="00BA059C" w:rsidRDefault="00BA059C" w:rsidP="00BA059C">
      <w:pPr>
        <w:spacing w:line="240" w:lineRule="auto"/>
        <w:ind w:left="450"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00E3660D" w14:textId="77777777" w:rsidR="00BA059C" w:rsidRDefault="00BA059C" w:rsidP="00BA059C">
      <w:pPr>
        <w:spacing w:line="240" w:lineRule="auto"/>
        <w:ind w:left="450"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37" w:history="1">
        <w:r>
          <w:rPr>
            <w:rStyle w:val="Hyperlink"/>
          </w:rPr>
          <w:t>https://doi.org/10.1186/s40537-019-0197-0</w:t>
        </w:r>
      </w:hyperlink>
    </w:p>
    <w:p w14:paraId="2ECEB1E1" w14:textId="77777777" w:rsidR="00BA059C" w:rsidRDefault="00BA059C" w:rsidP="00BA059C">
      <w:pPr>
        <w:spacing w:line="240" w:lineRule="auto"/>
        <w:ind w:left="450"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38" w:history="1">
        <w:r>
          <w:rPr>
            <w:rStyle w:val="Hyperlink"/>
          </w:rPr>
          <w:t>https://doi.org/10.1016/j.jip.2017.11.006</w:t>
        </w:r>
      </w:hyperlink>
    </w:p>
    <w:p w14:paraId="4A8ABE36" w14:textId="77777777" w:rsidR="00BA059C" w:rsidRDefault="00BA059C" w:rsidP="00BA059C">
      <w:pPr>
        <w:spacing w:line="240" w:lineRule="auto"/>
        <w:ind w:left="450" w:hanging="475"/>
      </w:pPr>
      <w:r>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39" w:history="1">
        <w:r>
          <w:rPr>
            <w:rStyle w:val="Hyperlink"/>
          </w:rPr>
          <w:t>https://doi.org/10.1146/annurev-ento-120220-102548</w:t>
        </w:r>
      </w:hyperlink>
    </w:p>
    <w:p w14:paraId="47AFE8CF" w14:textId="77777777" w:rsidR="00BA059C" w:rsidRDefault="00BA059C" w:rsidP="00BA059C">
      <w:pPr>
        <w:spacing w:line="240" w:lineRule="auto"/>
        <w:ind w:left="450"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w:t>
      </w:r>
      <w:r>
        <w:lastRenderedPageBreak/>
        <w:t xml:space="preserve">on Indian Maize. </w:t>
      </w:r>
      <w:r>
        <w:rPr>
          <w:i/>
          <w:iCs/>
        </w:rPr>
        <w:t>Journal of Plant Diseases and Protection</w:t>
      </w:r>
      <w:r>
        <w:t xml:space="preserve">, </w:t>
      </w:r>
      <w:r>
        <w:rPr>
          <w:i/>
          <w:iCs/>
        </w:rPr>
        <w:t>128</w:t>
      </w:r>
      <w:r>
        <w:t xml:space="preserve">(1), 87–95. </w:t>
      </w:r>
      <w:hyperlink r:id="rId40" w:history="1">
        <w:r>
          <w:rPr>
            <w:rStyle w:val="Hyperlink"/>
          </w:rPr>
          <w:t>https://doi.org/10.1007/s41348-020-00357-3</w:t>
        </w:r>
      </w:hyperlink>
    </w:p>
    <w:p w14:paraId="42831E6C" w14:textId="77777777" w:rsidR="00BA059C" w:rsidRDefault="00BA059C" w:rsidP="00BA059C">
      <w:pPr>
        <w:spacing w:line="240" w:lineRule="auto"/>
        <w:ind w:left="450" w:hanging="475"/>
      </w:pPr>
      <w:r>
        <w:t xml:space="preserve">Wang, J., Mall, S., &amp; Perez, L. (n.d.). </w:t>
      </w:r>
      <w:r>
        <w:rPr>
          <w:i/>
          <w:iCs/>
        </w:rPr>
        <w:t>The Effectiveness of Data Augmentation in Image Classiﬁcation using Deep Learning</w:t>
      </w:r>
      <w:r>
        <w:t>.</w:t>
      </w:r>
    </w:p>
    <w:p w14:paraId="3B32EB2E" w14:textId="77777777" w:rsidR="00BA059C" w:rsidRDefault="00BA059C" w:rsidP="00BA059C">
      <w:pPr>
        <w:spacing w:line="240" w:lineRule="auto"/>
        <w:ind w:left="450"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41" w:history="1">
        <w:r>
          <w:rPr>
            <w:rStyle w:val="Hyperlink"/>
          </w:rPr>
          <w:t>https://doi.org/10.1111/nph.18056</w:t>
        </w:r>
      </w:hyperlink>
    </w:p>
    <w:p w14:paraId="2B75044D" w14:textId="77777777" w:rsidR="00BA059C" w:rsidRDefault="00BA059C" w:rsidP="00BA059C">
      <w:pPr>
        <w:spacing w:line="240" w:lineRule="auto"/>
        <w:ind w:left="450"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42" w:history="1">
        <w:r>
          <w:rPr>
            <w:rStyle w:val="Hyperlink"/>
          </w:rPr>
          <w:t>https://doi.org/10.3390/insects11090639</w:t>
        </w:r>
      </w:hyperlink>
    </w:p>
    <w:p w14:paraId="4332C77A" w14:textId="77777777" w:rsidR="00BA059C" w:rsidRDefault="00BA059C" w:rsidP="00BA059C">
      <w:pPr>
        <w:spacing w:line="240" w:lineRule="auto"/>
        <w:ind w:left="450"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43" w:history="1">
        <w:r>
          <w:rPr>
            <w:rStyle w:val="Hyperlink"/>
          </w:rPr>
          <w:t>http://arxiv.org/abs/1905.05055</w:t>
        </w:r>
      </w:hyperlink>
    </w:p>
    <w:p w14:paraId="25CA959C" w14:textId="77777777" w:rsidR="005961E5" w:rsidRDefault="005961E5" w:rsidP="008D4627">
      <w:pPr>
        <w:spacing w:line="240" w:lineRule="auto"/>
        <w:ind w:left="446" w:hanging="446"/>
      </w:pPr>
    </w:p>
    <w:sectPr w:rsidR="005961E5" w:rsidSect="00C50C65">
      <w:footerReference w:type="default" r:id="rId4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3-09T09:08:00Z" w:initials="NH">
    <w:p w14:paraId="4CD565D9" w14:textId="77777777" w:rsidR="00426A98" w:rsidRDefault="00426A98" w:rsidP="00A2240F">
      <w:pPr>
        <w:pStyle w:val="CommentText"/>
      </w:pPr>
      <w:r>
        <w:rPr>
          <w:rStyle w:val="CommentReference"/>
        </w:rPr>
        <w:annotationRef/>
      </w:r>
      <w:r>
        <w:t>Might can take this paragraph out or edit it down later, but leaving in for now</w:t>
      </w:r>
    </w:p>
  </w:comment>
  <w:comment w:id="1" w:author="Nathaniel Haulk" w:date="2023-04-04T10:33:00Z" w:initials="NH">
    <w:p w14:paraId="3DBD3014" w14:textId="77777777" w:rsidR="00BA74B7" w:rsidRDefault="00BA74B7" w:rsidP="00BA74B7">
      <w:pPr>
        <w:pStyle w:val="CommentText"/>
      </w:pPr>
      <w:r>
        <w:rPr>
          <w:rStyle w:val="CommentReference"/>
        </w:rPr>
        <w:annotationRef/>
      </w:r>
      <w:r>
        <w:t>Add more?</w:t>
      </w:r>
    </w:p>
  </w:comment>
  <w:comment w:id="2" w:author="Nathaniel Haulk" w:date="2023-04-12T14:08:00Z" w:initials="NH">
    <w:p w14:paraId="3141751F" w14:textId="77777777" w:rsidR="00694866" w:rsidRDefault="00694866" w:rsidP="000D2ACE">
      <w:pPr>
        <w:pStyle w:val="CommentText"/>
      </w:pPr>
      <w:r>
        <w:rPr>
          <w:rStyle w:val="CommentReference"/>
        </w:rPr>
        <w:annotationRef/>
      </w:r>
      <w:r>
        <w:t>Actually run this</w:t>
      </w:r>
    </w:p>
  </w:comment>
  <w:comment w:id="3" w:author="Nathaniel Haulk" w:date="2023-04-13T17:30:00Z" w:initials="NH">
    <w:p w14:paraId="2F6BA8C1" w14:textId="77777777" w:rsidR="00461F5C" w:rsidRDefault="00461F5C" w:rsidP="005D27F4">
      <w:pPr>
        <w:pStyle w:val="CommentText"/>
      </w:pPr>
      <w:r>
        <w:rPr>
          <w:rStyle w:val="CommentReference"/>
        </w:rPr>
        <w:annotationRef/>
      </w:r>
      <w:r>
        <w:t>I don't know if we need this in, but I'm leaving it just in case</w:t>
      </w:r>
    </w:p>
  </w:comment>
  <w:comment w:id="4" w:author="Nathaniel Haulk" w:date="2023-04-13T00:34:00Z" w:initials="NH">
    <w:p w14:paraId="74D26A60" w14:textId="769C7F06" w:rsidR="00FE05E4" w:rsidRDefault="00862016" w:rsidP="00741E3E">
      <w:pPr>
        <w:pStyle w:val="CommentText"/>
      </w:pPr>
      <w:r>
        <w:rPr>
          <w:rStyle w:val="CommentReference"/>
        </w:rPr>
        <w:annotationRef/>
      </w:r>
      <w:r w:rsidR="00FE05E4">
        <w:t>Results from a bunch of t-tests I ran to cover for the lack of ANCOVA tests. Will probably need to be rewritten</w:t>
      </w:r>
    </w:p>
  </w:comment>
  <w:comment w:id="5" w:author="Nathaniel Haulk" w:date="2023-04-12T10:28:00Z" w:initials="NH">
    <w:p w14:paraId="3B8B5920" w14:textId="23E9E5A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6"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565D9" w15:done="0"/>
  <w15:commentEx w15:paraId="3DBD3014" w15:done="0"/>
  <w15:commentEx w15:paraId="3141751F" w15:done="0"/>
  <w15:commentEx w15:paraId="2F6BA8C1" w15:done="0"/>
  <w15:commentEx w15:paraId="74D26A60"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2095" w16cex:dateUtc="2023-03-09T15:08:00Z"/>
  <w16cex:commentExtensible w16cex:durableId="27D67B6E" w16cex:dateUtc="2023-04-04T15:33:00Z"/>
  <w16cex:commentExtensible w16cex:durableId="27E139D5" w16cex:dateUtc="2023-04-12T19:08:00Z"/>
  <w16cex:commentExtensible w16cex:durableId="27E2BA9E" w16cex:dateUtc="2023-04-13T22:30:00Z"/>
  <w16cex:commentExtensible w16cex:durableId="27E1CCAE" w16cex:dateUtc="2023-04-13T05:34: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565D9" w16cid:durableId="27B42095"/>
  <w16cid:commentId w16cid:paraId="3DBD3014" w16cid:durableId="27D67B6E"/>
  <w16cid:commentId w16cid:paraId="3141751F" w16cid:durableId="27E139D5"/>
  <w16cid:commentId w16cid:paraId="2F6BA8C1" w16cid:durableId="27E2BA9E"/>
  <w16cid:commentId w16cid:paraId="74D26A60" w16cid:durableId="27E1CCAE"/>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B1BDE" w14:textId="77777777" w:rsidR="00BB2646" w:rsidRDefault="00BB2646" w:rsidP="00D604C1">
      <w:pPr>
        <w:spacing w:after="0" w:line="240" w:lineRule="auto"/>
      </w:pPr>
      <w:r>
        <w:separator/>
      </w:r>
    </w:p>
  </w:endnote>
  <w:endnote w:type="continuationSeparator" w:id="0">
    <w:p w14:paraId="4FA85A63" w14:textId="77777777" w:rsidR="00BB2646" w:rsidRDefault="00BB2646"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70EAC" w14:textId="77777777" w:rsidR="00BB2646" w:rsidRDefault="00BB2646" w:rsidP="00D604C1">
      <w:pPr>
        <w:spacing w:after="0" w:line="240" w:lineRule="auto"/>
      </w:pPr>
      <w:r>
        <w:separator/>
      </w:r>
    </w:p>
  </w:footnote>
  <w:footnote w:type="continuationSeparator" w:id="0">
    <w:p w14:paraId="1910A322" w14:textId="77777777" w:rsidR="00BB2646" w:rsidRDefault="00BB2646"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6BFE"/>
    <w:rsid w:val="000200C0"/>
    <w:rsid w:val="000201AA"/>
    <w:rsid w:val="000211E1"/>
    <w:rsid w:val="000227ED"/>
    <w:rsid w:val="00024CF9"/>
    <w:rsid w:val="000314DF"/>
    <w:rsid w:val="000321CA"/>
    <w:rsid w:val="000413FC"/>
    <w:rsid w:val="00056952"/>
    <w:rsid w:val="0005716E"/>
    <w:rsid w:val="000601DA"/>
    <w:rsid w:val="00062AD9"/>
    <w:rsid w:val="00064042"/>
    <w:rsid w:val="000749F5"/>
    <w:rsid w:val="00076D2C"/>
    <w:rsid w:val="000828AF"/>
    <w:rsid w:val="00091B46"/>
    <w:rsid w:val="000945E6"/>
    <w:rsid w:val="000A172D"/>
    <w:rsid w:val="000A53FF"/>
    <w:rsid w:val="000C11CD"/>
    <w:rsid w:val="000C179B"/>
    <w:rsid w:val="000C19BC"/>
    <w:rsid w:val="000C3AD5"/>
    <w:rsid w:val="000D1573"/>
    <w:rsid w:val="000D18D6"/>
    <w:rsid w:val="000D1E88"/>
    <w:rsid w:val="000E298A"/>
    <w:rsid w:val="000F149D"/>
    <w:rsid w:val="000F254A"/>
    <w:rsid w:val="000F50CE"/>
    <w:rsid w:val="001022AF"/>
    <w:rsid w:val="00104E4A"/>
    <w:rsid w:val="0010534D"/>
    <w:rsid w:val="00105F14"/>
    <w:rsid w:val="001204D2"/>
    <w:rsid w:val="0012220E"/>
    <w:rsid w:val="00123AA1"/>
    <w:rsid w:val="00150573"/>
    <w:rsid w:val="00155103"/>
    <w:rsid w:val="0015656F"/>
    <w:rsid w:val="00157702"/>
    <w:rsid w:val="00157CDF"/>
    <w:rsid w:val="0016667F"/>
    <w:rsid w:val="001754A6"/>
    <w:rsid w:val="00195DBD"/>
    <w:rsid w:val="00196202"/>
    <w:rsid w:val="00197BDD"/>
    <w:rsid w:val="001A052C"/>
    <w:rsid w:val="001A3B5B"/>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1322"/>
    <w:rsid w:val="00223850"/>
    <w:rsid w:val="00225C41"/>
    <w:rsid w:val="002346AD"/>
    <w:rsid w:val="002369F0"/>
    <w:rsid w:val="002505F5"/>
    <w:rsid w:val="002538E2"/>
    <w:rsid w:val="00253964"/>
    <w:rsid w:val="00261B8B"/>
    <w:rsid w:val="002664AF"/>
    <w:rsid w:val="00267231"/>
    <w:rsid w:val="00270D72"/>
    <w:rsid w:val="0027209E"/>
    <w:rsid w:val="0027413C"/>
    <w:rsid w:val="00282B4E"/>
    <w:rsid w:val="00287332"/>
    <w:rsid w:val="00297EEF"/>
    <w:rsid w:val="002A0F1D"/>
    <w:rsid w:val="002A5E8B"/>
    <w:rsid w:val="002B33A9"/>
    <w:rsid w:val="002B6145"/>
    <w:rsid w:val="002C1A08"/>
    <w:rsid w:val="002C2AAC"/>
    <w:rsid w:val="002C32F2"/>
    <w:rsid w:val="002C7212"/>
    <w:rsid w:val="002C7F71"/>
    <w:rsid w:val="002D1AA9"/>
    <w:rsid w:val="002E1CC5"/>
    <w:rsid w:val="002E63CE"/>
    <w:rsid w:val="0030413B"/>
    <w:rsid w:val="003042DC"/>
    <w:rsid w:val="00304775"/>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3496"/>
    <w:rsid w:val="003E4D44"/>
    <w:rsid w:val="003E4F81"/>
    <w:rsid w:val="003E5329"/>
    <w:rsid w:val="003E7F4A"/>
    <w:rsid w:val="003F0770"/>
    <w:rsid w:val="003F1444"/>
    <w:rsid w:val="0040109F"/>
    <w:rsid w:val="00401D7E"/>
    <w:rsid w:val="004035CD"/>
    <w:rsid w:val="00412650"/>
    <w:rsid w:val="00416522"/>
    <w:rsid w:val="00417CFB"/>
    <w:rsid w:val="00426A98"/>
    <w:rsid w:val="004305BE"/>
    <w:rsid w:val="0043124A"/>
    <w:rsid w:val="004338E4"/>
    <w:rsid w:val="00435EA6"/>
    <w:rsid w:val="004577C2"/>
    <w:rsid w:val="00461F5C"/>
    <w:rsid w:val="004649D5"/>
    <w:rsid w:val="00473B43"/>
    <w:rsid w:val="0047717B"/>
    <w:rsid w:val="004808ED"/>
    <w:rsid w:val="00480E1D"/>
    <w:rsid w:val="00482F07"/>
    <w:rsid w:val="00486682"/>
    <w:rsid w:val="00486D5D"/>
    <w:rsid w:val="004871EB"/>
    <w:rsid w:val="004A015A"/>
    <w:rsid w:val="004A26BD"/>
    <w:rsid w:val="004A2925"/>
    <w:rsid w:val="004A355C"/>
    <w:rsid w:val="004C4464"/>
    <w:rsid w:val="004C560A"/>
    <w:rsid w:val="004D1E99"/>
    <w:rsid w:val="004E1917"/>
    <w:rsid w:val="004E292F"/>
    <w:rsid w:val="004E688D"/>
    <w:rsid w:val="004F1822"/>
    <w:rsid w:val="004F1B15"/>
    <w:rsid w:val="00502A51"/>
    <w:rsid w:val="00517C70"/>
    <w:rsid w:val="00524F74"/>
    <w:rsid w:val="00525E0C"/>
    <w:rsid w:val="00526F17"/>
    <w:rsid w:val="00527F8A"/>
    <w:rsid w:val="005336CD"/>
    <w:rsid w:val="00545A92"/>
    <w:rsid w:val="005478E1"/>
    <w:rsid w:val="00553F78"/>
    <w:rsid w:val="0057304C"/>
    <w:rsid w:val="00584873"/>
    <w:rsid w:val="0058634A"/>
    <w:rsid w:val="00587C91"/>
    <w:rsid w:val="005941F0"/>
    <w:rsid w:val="005961E5"/>
    <w:rsid w:val="005A2455"/>
    <w:rsid w:val="005A39A4"/>
    <w:rsid w:val="005C45F5"/>
    <w:rsid w:val="005D275E"/>
    <w:rsid w:val="00604958"/>
    <w:rsid w:val="00605FAC"/>
    <w:rsid w:val="00606F81"/>
    <w:rsid w:val="00607D96"/>
    <w:rsid w:val="00607E10"/>
    <w:rsid w:val="00612B7B"/>
    <w:rsid w:val="00613B88"/>
    <w:rsid w:val="006213EA"/>
    <w:rsid w:val="00622945"/>
    <w:rsid w:val="00623669"/>
    <w:rsid w:val="00623F70"/>
    <w:rsid w:val="00625DF5"/>
    <w:rsid w:val="00632D82"/>
    <w:rsid w:val="00643722"/>
    <w:rsid w:val="006503DE"/>
    <w:rsid w:val="0065672D"/>
    <w:rsid w:val="00662731"/>
    <w:rsid w:val="00680231"/>
    <w:rsid w:val="0068284F"/>
    <w:rsid w:val="00684BDB"/>
    <w:rsid w:val="00690BD0"/>
    <w:rsid w:val="00691512"/>
    <w:rsid w:val="00692C10"/>
    <w:rsid w:val="00694866"/>
    <w:rsid w:val="00695F88"/>
    <w:rsid w:val="006960AA"/>
    <w:rsid w:val="006979C8"/>
    <w:rsid w:val="006B2CDD"/>
    <w:rsid w:val="006B4478"/>
    <w:rsid w:val="006B6B61"/>
    <w:rsid w:val="006B7BAA"/>
    <w:rsid w:val="006D2146"/>
    <w:rsid w:val="006D3FB9"/>
    <w:rsid w:val="006F023B"/>
    <w:rsid w:val="00701804"/>
    <w:rsid w:val="00701A42"/>
    <w:rsid w:val="00703549"/>
    <w:rsid w:val="00710593"/>
    <w:rsid w:val="00710BF2"/>
    <w:rsid w:val="00721E13"/>
    <w:rsid w:val="00730EAC"/>
    <w:rsid w:val="007422AE"/>
    <w:rsid w:val="0074295B"/>
    <w:rsid w:val="007476F3"/>
    <w:rsid w:val="00750D52"/>
    <w:rsid w:val="00753208"/>
    <w:rsid w:val="00766E1E"/>
    <w:rsid w:val="007718F9"/>
    <w:rsid w:val="00776922"/>
    <w:rsid w:val="0078397A"/>
    <w:rsid w:val="00786B59"/>
    <w:rsid w:val="0078701D"/>
    <w:rsid w:val="00792AEA"/>
    <w:rsid w:val="007A0CD7"/>
    <w:rsid w:val="007A3022"/>
    <w:rsid w:val="007A4174"/>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5742"/>
    <w:rsid w:val="00825F8F"/>
    <w:rsid w:val="008268F5"/>
    <w:rsid w:val="00827A60"/>
    <w:rsid w:val="00830E60"/>
    <w:rsid w:val="00845CDC"/>
    <w:rsid w:val="00854BA3"/>
    <w:rsid w:val="00856715"/>
    <w:rsid w:val="00860B5A"/>
    <w:rsid w:val="00862016"/>
    <w:rsid w:val="00881439"/>
    <w:rsid w:val="008863C1"/>
    <w:rsid w:val="00893CEC"/>
    <w:rsid w:val="008A307B"/>
    <w:rsid w:val="008A61BE"/>
    <w:rsid w:val="008A6E52"/>
    <w:rsid w:val="008A7091"/>
    <w:rsid w:val="008B5BE2"/>
    <w:rsid w:val="008C0B76"/>
    <w:rsid w:val="008C0DCD"/>
    <w:rsid w:val="008C3547"/>
    <w:rsid w:val="008C3874"/>
    <w:rsid w:val="008C53FB"/>
    <w:rsid w:val="008D4627"/>
    <w:rsid w:val="008D5325"/>
    <w:rsid w:val="008D5C15"/>
    <w:rsid w:val="008E71ED"/>
    <w:rsid w:val="008F1555"/>
    <w:rsid w:val="009005EA"/>
    <w:rsid w:val="00902589"/>
    <w:rsid w:val="009036AF"/>
    <w:rsid w:val="00912B80"/>
    <w:rsid w:val="00915446"/>
    <w:rsid w:val="00920DE1"/>
    <w:rsid w:val="009214D0"/>
    <w:rsid w:val="009270C3"/>
    <w:rsid w:val="00931AE5"/>
    <w:rsid w:val="009421AE"/>
    <w:rsid w:val="00953980"/>
    <w:rsid w:val="00954C3B"/>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3F76"/>
    <w:rsid w:val="009B5AAF"/>
    <w:rsid w:val="009B6D53"/>
    <w:rsid w:val="009C0002"/>
    <w:rsid w:val="009C5ECF"/>
    <w:rsid w:val="009D07BF"/>
    <w:rsid w:val="009D2737"/>
    <w:rsid w:val="009D3B94"/>
    <w:rsid w:val="009D6E5C"/>
    <w:rsid w:val="009E00B2"/>
    <w:rsid w:val="009E1994"/>
    <w:rsid w:val="00A03C25"/>
    <w:rsid w:val="00A03F29"/>
    <w:rsid w:val="00A04B6D"/>
    <w:rsid w:val="00A053D9"/>
    <w:rsid w:val="00A12A58"/>
    <w:rsid w:val="00A17649"/>
    <w:rsid w:val="00A22266"/>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614C"/>
    <w:rsid w:val="00A97479"/>
    <w:rsid w:val="00AA1AAD"/>
    <w:rsid w:val="00AA4240"/>
    <w:rsid w:val="00AA4407"/>
    <w:rsid w:val="00AA541F"/>
    <w:rsid w:val="00AB4A54"/>
    <w:rsid w:val="00AB7843"/>
    <w:rsid w:val="00AC3CFE"/>
    <w:rsid w:val="00AF1CCF"/>
    <w:rsid w:val="00AF3F94"/>
    <w:rsid w:val="00AF7A59"/>
    <w:rsid w:val="00B019B2"/>
    <w:rsid w:val="00B02E78"/>
    <w:rsid w:val="00B0373F"/>
    <w:rsid w:val="00B12DBB"/>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59C"/>
    <w:rsid w:val="00BA0D06"/>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4B1A"/>
    <w:rsid w:val="00C156F1"/>
    <w:rsid w:val="00C2063B"/>
    <w:rsid w:val="00C21407"/>
    <w:rsid w:val="00C239F1"/>
    <w:rsid w:val="00C26CC4"/>
    <w:rsid w:val="00C273AB"/>
    <w:rsid w:val="00C27565"/>
    <w:rsid w:val="00C340CA"/>
    <w:rsid w:val="00C35599"/>
    <w:rsid w:val="00C369C2"/>
    <w:rsid w:val="00C412F4"/>
    <w:rsid w:val="00C44B77"/>
    <w:rsid w:val="00C4792D"/>
    <w:rsid w:val="00C47D83"/>
    <w:rsid w:val="00C50C65"/>
    <w:rsid w:val="00C5787E"/>
    <w:rsid w:val="00C57CFE"/>
    <w:rsid w:val="00C6476C"/>
    <w:rsid w:val="00C7242D"/>
    <w:rsid w:val="00C92C03"/>
    <w:rsid w:val="00CA14F7"/>
    <w:rsid w:val="00CA1EA1"/>
    <w:rsid w:val="00CA367F"/>
    <w:rsid w:val="00CB48ED"/>
    <w:rsid w:val="00CC5B18"/>
    <w:rsid w:val="00CD713A"/>
    <w:rsid w:val="00CE3DF5"/>
    <w:rsid w:val="00CE526D"/>
    <w:rsid w:val="00CE5BDD"/>
    <w:rsid w:val="00CF6D11"/>
    <w:rsid w:val="00D058D0"/>
    <w:rsid w:val="00D0676A"/>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604C1"/>
    <w:rsid w:val="00D710DF"/>
    <w:rsid w:val="00D71AAD"/>
    <w:rsid w:val="00D7244A"/>
    <w:rsid w:val="00D80E0A"/>
    <w:rsid w:val="00D951E5"/>
    <w:rsid w:val="00DA1ED3"/>
    <w:rsid w:val="00DA26A0"/>
    <w:rsid w:val="00DA421D"/>
    <w:rsid w:val="00DC1EB0"/>
    <w:rsid w:val="00DC1F91"/>
    <w:rsid w:val="00DC373F"/>
    <w:rsid w:val="00DC6D00"/>
    <w:rsid w:val="00DC6FD5"/>
    <w:rsid w:val="00DD1A59"/>
    <w:rsid w:val="00DE242A"/>
    <w:rsid w:val="00DE296E"/>
    <w:rsid w:val="00DF2781"/>
    <w:rsid w:val="00DF4DD4"/>
    <w:rsid w:val="00DF4F93"/>
    <w:rsid w:val="00E001C7"/>
    <w:rsid w:val="00E100D7"/>
    <w:rsid w:val="00E10C80"/>
    <w:rsid w:val="00E12A3A"/>
    <w:rsid w:val="00E17B9A"/>
    <w:rsid w:val="00E2633F"/>
    <w:rsid w:val="00E2784E"/>
    <w:rsid w:val="00E313E6"/>
    <w:rsid w:val="00E34FA3"/>
    <w:rsid w:val="00E40AA6"/>
    <w:rsid w:val="00E43BD9"/>
    <w:rsid w:val="00E62939"/>
    <w:rsid w:val="00E739D7"/>
    <w:rsid w:val="00E8321D"/>
    <w:rsid w:val="00E901F1"/>
    <w:rsid w:val="00E94916"/>
    <w:rsid w:val="00E95A9D"/>
    <w:rsid w:val="00E95ECC"/>
    <w:rsid w:val="00EA4DB7"/>
    <w:rsid w:val="00EB0822"/>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26B1"/>
    <w:rsid w:val="00F339C6"/>
    <w:rsid w:val="00F451C8"/>
    <w:rsid w:val="00F6423F"/>
    <w:rsid w:val="00F7739E"/>
    <w:rsid w:val="00F8670E"/>
    <w:rsid w:val="00F904F8"/>
    <w:rsid w:val="00F91D61"/>
    <w:rsid w:val="00F9403B"/>
    <w:rsid w:val="00F96849"/>
    <w:rsid w:val="00FA0160"/>
    <w:rsid w:val="00FA17BA"/>
    <w:rsid w:val="00FA2CD0"/>
    <w:rsid w:val="00FA47D6"/>
    <w:rsid w:val="00FA49D0"/>
    <w:rsid w:val="00FA52EC"/>
    <w:rsid w:val="00FA5499"/>
    <w:rsid w:val="00FB0296"/>
    <w:rsid w:val="00FB4FEC"/>
    <w:rsid w:val="00FB537E"/>
    <w:rsid w:val="00FC211A"/>
    <w:rsid w:val="00FC3348"/>
    <w:rsid w:val="00FC50D5"/>
    <w:rsid w:val="00FC7890"/>
    <w:rsid w:val="00FD0ABF"/>
    <w:rsid w:val="00FE05E4"/>
    <w:rsid w:val="00FE1EB1"/>
    <w:rsid w:val="00FE5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5281/zenodo.3908559" TargetMode="External"/><Relationship Id="rId39" Type="http://schemas.openxmlformats.org/officeDocument/2006/relationships/hyperlink" Target="https://doi.org/10.1146/annurev-ento-120220-102548"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1109/CVPR.2016.91" TargetMode="External"/><Relationship Id="rId42" Type="http://schemas.openxmlformats.org/officeDocument/2006/relationships/hyperlink" Target="https://doi.org/10.3390/insects11090639"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j.eswa.2021.1146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48550/arXiv.1504.08083" TargetMode="External"/><Relationship Id="rId32" Type="http://schemas.openxmlformats.org/officeDocument/2006/relationships/hyperlink" Target="https://doi.org/10.1016/j.trsl.2017.12.004" TargetMode="External"/><Relationship Id="rId37" Type="http://schemas.openxmlformats.org/officeDocument/2006/relationships/hyperlink" Target="https://doi.org/10.1186/s40537-019-0197-0" TargetMode="External"/><Relationship Id="rId40" Type="http://schemas.openxmlformats.org/officeDocument/2006/relationships/hyperlink" Target="https://doi.org/10.1007/s41348-020-00357-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S0022-1910(98)00013-4" TargetMode="External"/><Relationship Id="rId28" Type="http://schemas.openxmlformats.org/officeDocument/2006/relationships/hyperlink" Target="https://doi.org/10.1016/S0965-1748(02)00092-9" TargetMode="External"/><Relationship Id="rId36" Type="http://schemas.openxmlformats.org/officeDocument/2006/relationships/hyperlink" Target="https://doi.org/10.48550/arXiv.1506.01497" TargetMode="External"/><Relationship Id="rId10" Type="http://schemas.microsoft.com/office/2016/09/relationships/commentsIds" Target="commentsIds.xml"/><Relationship Id="rId19" Type="http://schemas.openxmlformats.org/officeDocument/2006/relationships/hyperlink" Target="https://github.com/natom24/Machine-Learning" TargetMode="External"/><Relationship Id="rId31" Type="http://schemas.openxmlformats.org/officeDocument/2006/relationships/hyperlink" Target="https://doi.org/10.1155/2020/3189691" TargetMode="External"/><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hyperlink" Target="https://doi.org/10.1016/j.jinsphys.2011.10.001" TargetMode="External"/><Relationship Id="rId27" Type="http://schemas.openxmlformats.org/officeDocument/2006/relationships/hyperlink" Target="https://github.com/ultralytics/ultralytics" TargetMode="External"/><Relationship Id="rId30" Type="http://schemas.openxmlformats.org/officeDocument/2006/relationships/hyperlink" Target="https://doi.org/10.1016/j.jtherbio.2018.11.006" TargetMode="External"/><Relationship Id="rId35" Type="http://schemas.openxmlformats.org/officeDocument/2006/relationships/hyperlink" Target="https://doi.org/10.4236/jcc.2022.101006" TargetMode="External"/><Relationship Id="rId43" Type="http://schemas.openxmlformats.org/officeDocument/2006/relationships/hyperlink" Target="http://arxiv.org/abs/1905.05055"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github.com/qaprosoft/labelImg" TargetMode="External"/><Relationship Id="rId17" Type="http://schemas.openxmlformats.org/officeDocument/2006/relationships/image" Target="media/image5.png"/><Relationship Id="rId25" Type="http://schemas.openxmlformats.org/officeDocument/2006/relationships/hyperlink" Target="https://doi.org/10.1371/journal.pone.0165632" TargetMode="External"/><Relationship Id="rId33" Type="http://schemas.openxmlformats.org/officeDocument/2006/relationships/hyperlink" Target="https://doi.org/10.1109/ICICoS51170.2020.9299024" TargetMode="External"/><Relationship Id="rId38" Type="http://schemas.openxmlformats.org/officeDocument/2006/relationships/hyperlink" Target="https://doi.org/10.1016/j.jip.2017.11.006" TargetMode="External"/><Relationship Id="rId46" Type="http://schemas.microsoft.com/office/2011/relationships/people" Target="people.xml"/><Relationship Id="rId20" Type="http://schemas.openxmlformats.org/officeDocument/2006/relationships/hyperlink" Target="https://doi.org/10.1093/aesa/83.4.725" TargetMode="External"/><Relationship Id="rId41" Type="http://schemas.openxmlformats.org/officeDocument/2006/relationships/hyperlink" Target="https://doi.org/10.1111/nph.18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9</TotalTime>
  <Pages>12</Pages>
  <Words>7561</Words>
  <Characters>4309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56</cp:revision>
  <dcterms:created xsi:type="dcterms:W3CDTF">2022-10-10T15:25:00Z</dcterms:created>
  <dcterms:modified xsi:type="dcterms:W3CDTF">2023-04-1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